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r w:rsidRPr="00565540">
              <w:rPr>
                <w:rFonts w:cs="Arial"/>
                <w:sz w:val="28"/>
              </w:rPr>
              <w:t xml:space="preserve"> </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r w:rsidRPr="00565540">
              <w:rPr>
                <w:rFonts w:cs="Arial"/>
                <w:sz w:val="28"/>
              </w:rPr>
              <w:t xml:space="preserve"> </w:t>
            </w:r>
          </w:p>
        </w:tc>
        <w:tc>
          <w:tcPr>
            <w:tcW w:w="4360" w:type="dxa"/>
            <w:shd w:val="clear" w:color="auto" w:fill="auto"/>
          </w:tcPr>
          <w:p w:rsidR="004A12D8" w:rsidRDefault="004A12D8" w:rsidP="000F78C1">
            <w:pPr>
              <w:jc w:val="right"/>
            </w:pPr>
            <w:r>
              <w:rPr>
                <w:rFonts w:cs="Arial"/>
                <w:sz w:val="28"/>
              </w:rPr>
              <w:t>Jozo Skoko</w:t>
            </w:r>
            <w:r w:rsidRPr="00565540">
              <w:rPr>
                <w:rFonts w:cs="Arial"/>
                <w:sz w:val="28"/>
              </w:rPr>
              <w:t xml:space="preserve"> </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EE1208" w:rsidRDefault="00EE1208" w:rsidP="00EE1208">
      <w:pPr>
        <w:jc w:val="left"/>
        <w:rPr>
          <w:rFonts w:cs="Arial"/>
          <w:i/>
          <w:szCs w:val="22"/>
        </w:rPr>
      </w:pPr>
      <w:r>
        <w:rPr>
          <w:rFonts w:cs="Arial"/>
          <w:i/>
          <w:szCs w:val="22"/>
        </w:rPr>
        <w:lastRenderedPageBreak/>
        <w:t>Ovim putem zahvaljujem se svom mentoru doc. Tomislavu Volariću na ukazanoj pomoći pri izradi ovog završnog rada,odgovaranju na mailove,davanju literature i ostalim oblicima pomoći.</w:t>
      </w:r>
    </w:p>
    <w:p w:rsidR="00EE1208" w:rsidRDefault="00EE1208" w:rsidP="00EE1208">
      <w:pPr>
        <w:jc w:val="left"/>
        <w:rPr>
          <w:rFonts w:cs="Arial"/>
          <w:i/>
          <w:szCs w:val="22"/>
        </w:rPr>
      </w:pPr>
      <w:r>
        <w:rPr>
          <w:rFonts w:cs="Arial"/>
          <w:i/>
          <w:szCs w:val="22"/>
        </w:rPr>
        <w:t>Također bi želio naglasiti njegovu sposobnost koja me je zaintegrirala u svijetu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 ostalim,prijateljima i obitelji na najmanjoj pomoći u vidu motivacije,savjeta koju</w:t>
      </w:r>
      <w:r w:rsidR="00F521ED">
        <w:rPr>
          <w:rStyle w:val="SubtleEmphasis"/>
          <w:rFonts w:cs="Arial"/>
          <w:iCs w:val="0"/>
          <w:color w:val="auto"/>
          <w:szCs w:val="22"/>
        </w:rPr>
        <w:t xml:space="preserve"> su mi pružili tijekom školovanja koji su uvelike pomogli da dođem danas i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E1208" w:rsidRDefault="00EE1208" w:rsidP="00EE1208">
      <w:pPr>
        <w:jc w:val="right"/>
        <w:rPr>
          <w:rStyle w:val="SubtleEmphasis"/>
          <w:rFonts w:cs="Arial"/>
          <w:iCs w:val="0"/>
          <w:color w:val="auto"/>
          <w:szCs w:val="22"/>
        </w:rPr>
      </w:pPr>
      <w:r>
        <w:rPr>
          <w:rStyle w:val="SubtleEmphasis"/>
          <w:rFonts w:cs="Arial"/>
          <w:iCs w:val="0"/>
          <w:color w:val="auto"/>
          <w:szCs w:val="22"/>
        </w:rPr>
        <w:t>Jozo Skoko</w:t>
      </w: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lastRenderedPageBreak/>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r>
        <w:rPr>
          <w:rFonts w:cs="Arial"/>
          <w:b/>
          <w:bCs/>
          <w:sz w:val="28"/>
        </w:rPr>
        <w:t xml:space="preserve"> </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r w:rsidRPr="00650E63">
        <w:rPr>
          <w:sz w:val="20"/>
        </w:rPr>
        <w:t xml:space="preserve"> </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ruženju JavaFX. Projekt je vrste igrice kviza znanja, na kojem će se pokazati upotreba multimedije(slike,zvučnih efekata) i dretvi. Također pokazati prednosti i značajke izradi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E03B8D" w:rsidP="000F78C1">
            <w:pPr>
              <w:spacing w:after="0"/>
              <w:jc w:val="left"/>
              <w:rPr>
                <w:rFonts w:cs="Arial"/>
              </w:rPr>
            </w:pPr>
            <w:r>
              <w:rPr>
                <w:rFonts w:cs="Arial"/>
                <w:i/>
              </w:rPr>
              <w:t>23.05.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3B8D" w:rsidP="000F78C1">
            <w:pPr>
              <w:spacing w:after="0"/>
              <w:jc w:val="left"/>
              <w:rPr>
                <w:rFonts w:cs="Arial"/>
              </w:rPr>
            </w:pPr>
            <w:r>
              <w:rPr>
                <w:rFonts w:cs="Arial"/>
                <w:i/>
              </w:rPr>
              <w:t>20.09.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E03B8D" w:rsidP="000F78C1">
            <w:pPr>
              <w:spacing w:after="0"/>
              <w:jc w:val="left"/>
              <w:rPr>
                <w:rFonts w:cs="Arial"/>
                <w:i/>
              </w:rPr>
            </w:pPr>
            <w:r>
              <w:rPr>
                <w:rFonts w:cs="Arial"/>
                <w:i/>
              </w:rPr>
              <w:t>01.09.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lastRenderedPageBreak/>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8733CD" w:rsidP="008733CD">
      <w:pPr>
        <w:rPr>
          <w:rStyle w:val="SubtleEmphasis"/>
          <w:rFonts w:cs="Arial"/>
          <w:i w:val="0"/>
          <w:iCs w:val="0"/>
          <w:color w:val="auto"/>
          <w:szCs w:val="22"/>
        </w:rPr>
      </w:pPr>
      <w:r>
        <w:rPr>
          <w:rStyle w:val="SubtleEmphasis"/>
          <w:rFonts w:cs="Arial"/>
          <w:i w:val="0"/>
          <w:iCs w:val="0"/>
          <w:color w:val="auto"/>
          <w:szCs w:val="22"/>
        </w:rPr>
        <w:t>This thesis analayze application development in JavaFX framework using InteliJ tool,MySQL database and Gluon SceneBuilder. Application is going to have a lot of multimedia(picture,sound) and threads which have influence on interaction with user. Interaction will be elaborated in details and we will see how it affects on application. Application is computer game type of knowledge quiz.</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p w:rsidR="008733CD" w:rsidRPr="00767980" w:rsidRDefault="00767980" w:rsidP="008733CD">
      <w:pPr>
        <w:rPr>
          <w:rStyle w:val="SubtleEmphasis"/>
          <w:rFonts w:cs="Arial"/>
          <w:i w:val="0"/>
          <w:iCs w:val="0"/>
          <w:color w:val="auto"/>
          <w:sz w:val="32"/>
          <w:szCs w:val="32"/>
        </w:rPr>
      </w:pPr>
      <w:r>
        <w:rPr>
          <w:rStyle w:val="SubtleEmphasis"/>
          <w:rFonts w:cs="Arial"/>
          <w:i w:val="0"/>
          <w:iCs w:val="0"/>
          <w:color w:val="auto"/>
          <w:sz w:val="32"/>
          <w:szCs w:val="32"/>
        </w:rPr>
        <w:lastRenderedPageBreak/>
        <w:t>TABLICA SADRŽAJA...</w:t>
      </w:r>
    </w:p>
    <w:p w:rsidR="00616D2E" w:rsidRDefault="00616D2E" w:rsidP="00E03B8D">
      <w:pPr>
        <w:jc w:val="left"/>
        <w:rPr>
          <w:rStyle w:val="SubtleEmphasis"/>
          <w:rFonts w:cs="Arial"/>
          <w:i w:val="0"/>
          <w:iCs w:val="0"/>
          <w:color w:val="auto"/>
          <w:szCs w:val="22"/>
        </w:rPr>
      </w:pPr>
    </w:p>
    <w:p w:rsidR="00414690" w:rsidRPr="00414690" w:rsidRDefault="00414690" w:rsidP="00414690">
      <w:pPr>
        <w:spacing w:before="0" w:after="200" w:line="276" w:lineRule="auto"/>
        <w:jc w:val="left"/>
        <w:rPr>
          <w:rStyle w:val="SubtleEmphasis"/>
          <w:rFonts w:cs="Arial"/>
          <w:i w:val="0"/>
          <w:iCs w:val="0"/>
          <w:color w:val="auto"/>
          <w:szCs w:val="22"/>
        </w:rPr>
        <w:sectPr w:rsidR="00414690" w:rsidRPr="00414690" w:rsidSect="00485071">
          <w:footerReference w:type="first" r:id="rId9"/>
          <w:pgSz w:w="12240" w:h="15840"/>
          <w:pgMar w:top="1418" w:right="1418" w:bottom="1418" w:left="1701" w:header="720" w:footer="720" w:gutter="0"/>
          <w:cols w:space="720"/>
          <w:titlePg/>
          <w:docGrid w:linePitch="360"/>
        </w:sectPr>
      </w:pPr>
    </w:p>
    <w:p w:rsidR="008733CD" w:rsidRDefault="008733CD" w:rsidP="00414690">
      <w:pPr>
        <w:spacing w:before="960" w:after="600"/>
        <w:rPr>
          <w:rStyle w:val="SubtleEmphasis"/>
          <w:rFonts w:cs="Arial"/>
          <w:b/>
          <w:i w:val="0"/>
          <w:iCs w:val="0"/>
          <w:color w:val="auto"/>
          <w:sz w:val="36"/>
          <w:szCs w:val="36"/>
        </w:rPr>
      </w:pPr>
      <w:r>
        <w:rPr>
          <w:rStyle w:val="SubtleEmphasis"/>
          <w:rFonts w:cs="Arial"/>
          <w:b/>
          <w:i w:val="0"/>
          <w:iCs w:val="0"/>
          <w:color w:val="auto"/>
          <w:sz w:val="36"/>
          <w:szCs w:val="36"/>
        </w:rPr>
        <w:lastRenderedPageBreak/>
        <w:t>1 UVOD</w:t>
      </w:r>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 Ulaskom u igru su mu ponuđena težina pitanja,mogućnost promjene šifre i uvid u tablicu rezultata. Pravila igre su sljedeća</w:t>
      </w:r>
      <w:r w:rsidR="00292A84">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sidRPr="00292A84">
        <w:rPr>
          <w:rStyle w:val="SubtleEmphasis"/>
          <w:rFonts w:cs="Arial"/>
          <w:i w:val="0"/>
          <w:iCs w:val="0"/>
          <w:color w:val="auto"/>
          <w:szCs w:val="22"/>
        </w:rPr>
        <w:t>orisnik s obzirom na težinu dobiva pitanja određene težine koja nose više bodova s obzirom na težinu pitanja(</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 xml:space="preserve">orisnik ima 3 života, pogrešan odgovor oduzima 1 bod,kada izgubi sve živote sprema se rezultat ako 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zi se vremenska crta koja ističe, tako da korisnik ima ograničeno vrijeme koliko može igrati jedan kviz, nakon toga se sprema rezultat ako je nadmašio svoj najbolji rezulzaz ili prvi put igra kviz.</w:t>
      </w:r>
    </w:p>
    <w:p w:rsidR="00B13103" w:rsidRDefault="00B13103" w:rsidP="00B13103">
      <w:pPr>
        <w:rPr>
          <w:rStyle w:val="SubtleEmphasis"/>
          <w:rFonts w:cs="Arial"/>
          <w:i w:val="0"/>
          <w:iCs w:val="0"/>
          <w:color w:val="auto"/>
          <w:szCs w:val="22"/>
        </w:rPr>
      </w:pPr>
      <w:r>
        <w:rPr>
          <w:rStyle w:val="SubtleEmphasis"/>
          <w:rFonts w:cs="Arial"/>
          <w:i w:val="0"/>
          <w:iCs w:val="0"/>
          <w:color w:val="auto"/>
          <w:szCs w:val="22"/>
        </w:rPr>
        <w:t>Treba napomenuti da će se u redu koristit neki stručni engleski izrazi za kojih nema točno formalno definiran prijevod u hrvatskom jeziku.</w:t>
      </w:r>
    </w:p>
    <w:p w:rsidR="00B13103" w:rsidRDefault="00B13103" w:rsidP="00B13103">
      <w:pPr>
        <w:rPr>
          <w:rStyle w:val="SubtleEmphasis"/>
          <w:rFonts w:cs="Arial"/>
          <w:i w:val="0"/>
          <w:iCs w:val="0"/>
          <w:color w:val="auto"/>
          <w:szCs w:val="22"/>
        </w:rPr>
      </w:pPr>
    </w:p>
    <w:p w:rsidR="00B13103" w:rsidRDefault="00B13103" w:rsidP="00B13103">
      <w:pPr>
        <w:rPr>
          <w:rStyle w:val="SubtleEmphasis"/>
          <w:rFonts w:cs="Arial"/>
          <w:i w:val="0"/>
          <w:iCs w:val="0"/>
          <w:color w:val="auto"/>
          <w:szCs w:val="22"/>
        </w:rPr>
      </w:pPr>
      <w:bookmarkStart w:id="0" w:name="_GoBack"/>
      <w:bookmarkEnd w:id="0"/>
    </w:p>
    <w:p w:rsidR="00B13103" w:rsidRDefault="00B13103" w:rsidP="00B13103">
      <w:pPr>
        <w:spacing w:before="960" w:after="600"/>
        <w:ind w:left="432" w:hanging="432"/>
        <w:rPr>
          <w:rStyle w:val="SubtleEmphasis"/>
          <w:rFonts w:cs="Arial"/>
          <w:b/>
          <w:i w:val="0"/>
          <w:iCs w:val="0"/>
          <w:color w:val="auto"/>
          <w:sz w:val="36"/>
          <w:szCs w:val="36"/>
        </w:rPr>
      </w:pPr>
      <w:r>
        <w:rPr>
          <w:rStyle w:val="SubtleEmphasis"/>
          <w:rFonts w:cs="Arial"/>
          <w:b/>
          <w:i w:val="0"/>
          <w:iCs w:val="0"/>
          <w:color w:val="auto"/>
          <w:sz w:val="36"/>
          <w:szCs w:val="36"/>
        </w:rPr>
        <w:lastRenderedPageBreak/>
        <w:t xml:space="preserve">2 </w:t>
      </w:r>
      <w:r w:rsidR="00EB3959">
        <w:rPr>
          <w:rStyle w:val="SubtleEmphasis"/>
          <w:rFonts w:cs="Arial"/>
          <w:b/>
          <w:i w:val="0"/>
          <w:iCs w:val="0"/>
          <w:color w:val="auto"/>
          <w:sz w:val="36"/>
          <w:szCs w:val="36"/>
        </w:rPr>
        <w:t>JAVAFX OKRUŽENJE</w:t>
      </w:r>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B92579" w:rsidRPr="00414690" w:rsidRDefault="005E350A" w:rsidP="00414690">
      <w:pPr>
        <w:rPr>
          <w:rFonts w:cs="Arial"/>
          <w:b/>
          <w:sz w:val="24"/>
        </w:rPr>
      </w:pPr>
      <w:r>
        <w:rPr>
          <w:rStyle w:val="SubtleEmphasis"/>
          <w:rFonts w:cs="Arial"/>
          <w:i w:val="0"/>
          <w:iCs w:val="0"/>
          <w:color w:val="auto"/>
          <w:szCs w:val="22"/>
        </w:rPr>
        <w:t>JavaFX je programsko okruženje sačinjeno od grafičkih i medijskih paketa koji omogućavaju programeru da dizajnira,pravi,testira,</w:t>
      </w:r>
      <w:r w:rsidRPr="005E350A">
        <w:rPr>
          <w:rStyle w:val="SubtleEmphasis"/>
          <w:rFonts w:cs="Arial"/>
          <w:iCs w:val="0"/>
          <w:color w:val="auto"/>
          <w:szCs w:val="22"/>
        </w:rPr>
        <w:t>debugira</w:t>
      </w:r>
      <w:r>
        <w:rPr>
          <w:rStyle w:val="SubtleEmphasis"/>
          <w:rFonts w:cs="Arial"/>
          <w:iCs w:val="0"/>
          <w:color w:val="auto"/>
          <w:szCs w:val="22"/>
        </w:rPr>
        <w:t xml:space="preserve"> </w:t>
      </w:r>
      <w:r>
        <w:rPr>
          <w:rStyle w:val="SubtleEmphasis"/>
          <w:rFonts w:cs="Arial"/>
          <w:i w:val="0"/>
          <w:iCs w:val="0"/>
          <w:color w:val="auto"/>
          <w:szCs w:val="22"/>
        </w:rPr>
        <w:t xml:space="preserve">i izvozi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A06D7E">
        <w:rPr>
          <w:rStyle w:val="SubtleEmphasis"/>
          <w:rFonts w:cs="Arial"/>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39557D">
        <w:rPr>
          <w:rStyle w:val="SubtleEmphasis"/>
          <w:rFonts w:cs="Arial"/>
          <w:i w:val="0"/>
          <w:iCs w:val="0"/>
          <w:color w:val="auto"/>
          <w:szCs w:val="22"/>
        </w:rPr>
        <w:t xml:space="preserve"> </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 te je on posebno odvojen kako bi se programer mogao fokusirati samo na pisanje koda.</w:t>
      </w:r>
      <w:r w:rsidR="00E542EE">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A13A3D">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 xml:space="preserve">it) 7 verzije, stoga je on kompatibilan sa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A13A3D">
        <w:rPr>
          <w:rStyle w:val="SubtleEmphasis"/>
          <w:rFonts w:cs="Arial"/>
          <w:i w:val="0"/>
          <w:iCs w:val="0"/>
          <w:color w:val="auto"/>
          <w:szCs w:val="22"/>
        </w:rPr>
        <w:t xml:space="preserve"> </w:t>
      </w:r>
      <w:r w:rsidR="00414690">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26.75pt;height:257.25pt" o:allowoverlap="f">
            <v:imagedata r:id="rId10" o:title="Javafx_logo_color"/>
          </v:shape>
        </w:pict>
      </w:r>
    </w:p>
    <w:p w:rsidR="00414690" w:rsidRPr="00414690" w:rsidRDefault="00B92579" w:rsidP="00414690">
      <w:pPr>
        <w:pStyle w:val="Caption"/>
        <w:jc w:val="center"/>
        <w:rPr>
          <w:b w:val="0"/>
          <w:color w:val="auto"/>
          <w:sz w:val="20"/>
          <w:szCs w:val="20"/>
        </w:rPr>
      </w:pPr>
      <w:r w:rsidRPr="00B92579">
        <w:rPr>
          <w:b w:val="0"/>
          <w:color w:val="auto"/>
          <w:sz w:val="20"/>
          <w:szCs w:val="20"/>
        </w:rPr>
        <w:t xml:space="preserve">Slika </w:t>
      </w:r>
      <w:r w:rsidR="00645DF6">
        <w:rPr>
          <w:b w:val="0"/>
          <w:color w:val="auto"/>
          <w:sz w:val="20"/>
          <w:szCs w:val="20"/>
        </w:rPr>
        <w:t>2</w:t>
      </w:r>
      <w:r w:rsidRPr="00B92579">
        <w:rPr>
          <w:b w:val="0"/>
          <w:color w:val="auto"/>
          <w:sz w:val="20"/>
          <w:szCs w:val="20"/>
        </w:rPr>
        <w:t>.1: JavaFX logo</w:t>
      </w:r>
    </w:p>
    <w:p w:rsidR="00B92579" w:rsidRDefault="00B92579" w:rsidP="00B92579">
      <w:pPr>
        <w:ind w:left="720" w:hanging="720"/>
        <w:rPr>
          <w:b/>
          <w:sz w:val="24"/>
        </w:rPr>
      </w:pPr>
      <w:r>
        <w:rPr>
          <w:b/>
          <w:sz w:val="24"/>
        </w:rPr>
        <w:lastRenderedPageBreak/>
        <w:t>2.2</w:t>
      </w:r>
      <w:r>
        <w:rPr>
          <w:b/>
          <w:sz w:val="24"/>
        </w:rPr>
        <w:tab/>
        <w:t>Povijest JavaFX-a</w:t>
      </w:r>
    </w:p>
    <w:p w:rsidR="00035D3F" w:rsidRDefault="00734A38" w:rsidP="00035D3F">
      <w:pPr>
        <w:rPr>
          <w:szCs w:val="22"/>
        </w:rPr>
      </w:pPr>
      <w:r>
        <w:rPr>
          <w:szCs w:val="22"/>
        </w:rPr>
        <w:t>JavaFX je</w:t>
      </w:r>
      <w:r w:rsidR="002966F4">
        <w:rPr>
          <w:szCs w:val="22"/>
        </w:rPr>
        <w:t xml:space="preserve"> zamisao čovjeka zvan Chris Oliver. Chris je napravio JavaFX, koji se u početku zvao </w:t>
      </w:r>
      <w:r w:rsidR="002966F4" w:rsidRPr="002966F4">
        <w:rPr>
          <w:i/>
          <w:szCs w:val="22"/>
        </w:rPr>
        <w:t>F3</w:t>
      </w:r>
      <w:r w:rsidR="002966F4">
        <w:rPr>
          <w:szCs w:val="22"/>
        </w:rPr>
        <w:t xml:space="preserve">(Form Follows Function) dok je Chris radio za kompaniju SeeBeyond koja se bavila razvojem poslovnih integracijskih softvera. Chris je htio biti uključen u razvoju softvera od samog početka radi čega je došlo do nesuglasica s direktorom što će </w:t>
      </w:r>
      <w:r w:rsidR="00962876">
        <w:rPr>
          <w:szCs w:val="22"/>
        </w:rPr>
        <w:t xml:space="preserve">poslje </w:t>
      </w:r>
      <w:r w:rsidR="002966F4">
        <w:rPr>
          <w:szCs w:val="22"/>
        </w:rPr>
        <w:t xml:space="preserve">predhoditi njegovom razlazu sa firmom. On je počeo proučavati Adob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2966F4">
        <w:rPr>
          <w:i/>
          <w:szCs w:val="22"/>
        </w:rPr>
        <w:t xml:space="preserve"> </w:t>
      </w:r>
      <w:r w:rsidR="002966F4" w:rsidRPr="002966F4">
        <w:rPr>
          <w:szCs w:val="22"/>
        </w:rPr>
        <w:t>je da</w:t>
      </w:r>
      <w:r w:rsidR="002966F4">
        <w:rPr>
          <w:i/>
          <w:szCs w:val="22"/>
        </w:rPr>
        <w:t xml:space="preserve"> </w:t>
      </w:r>
      <w:r w:rsidR="002966F4" w:rsidRPr="002966F4">
        <w:rPr>
          <w:szCs w:val="22"/>
        </w:rPr>
        <w:t xml:space="preserve">se </w:t>
      </w:r>
      <w:r w:rsidR="002966F4">
        <w:rPr>
          <w:i/>
          <w:szCs w:val="22"/>
        </w:rPr>
        <w:t xml:space="preserve">XML  </w:t>
      </w:r>
      <w:r w:rsidR="002966F4">
        <w:rPr>
          <w:szCs w:val="22"/>
        </w:rPr>
        <w:t xml:space="preserve">ne bi trebao koristiti kao programski jezik i da se programski jezik mora sastojati od varijabli i funkcija. Šest mjeseci poslj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 Gosling-a nakon čega se 2007. </w:t>
      </w:r>
      <w:r w:rsidR="00F4498F" w:rsidRPr="00F4498F">
        <w:rPr>
          <w:i/>
          <w:szCs w:val="22"/>
        </w:rPr>
        <w:t>F3</w:t>
      </w:r>
      <w:r w:rsidR="00F4498F">
        <w:rPr>
          <w:i/>
          <w:szCs w:val="22"/>
        </w:rPr>
        <w:t xml:space="preserve"> </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i/>
          <w:szCs w:val="22"/>
        </w:rPr>
        <w:t xml:space="preserve"> </w:t>
      </w:r>
      <w:r w:rsidR="00F4498F">
        <w:rPr>
          <w:szCs w:val="22"/>
        </w:rPr>
        <w:t>ili JavaFX 1.0 izdata je u prosincu 2008. I ona se razvijala do listopada 2011. Kada službeno izlazi JavaFX 2.0 ili JavaFX koju danas poznajemo.</w:t>
      </w:r>
      <w:r w:rsidR="00DD66D6">
        <w:rPr>
          <w:szCs w:val="22"/>
        </w:rPr>
        <w:fldChar w:fldCharType="begin" w:fldLock="1"/>
      </w:r>
      <w:r w:rsidR="00485071">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1]","plainTextFormattedCitation":"[1]","previouslyFormattedCitation":"[1]"},"properties":{"noteIndex":0},"schema":"https://github.com/citation-style-language/schema/raw/master/csl-citation.json"}</w:instrText>
      </w:r>
      <w:r w:rsidR="00DD66D6">
        <w:rPr>
          <w:szCs w:val="22"/>
        </w:rPr>
        <w:fldChar w:fldCharType="separate"/>
      </w:r>
      <w:r w:rsidR="00485071" w:rsidRPr="00485071">
        <w:rPr>
          <w:noProof/>
          <w:szCs w:val="22"/>
        </w:rPr>
        <w:t>[1]</w:t>
      </w:r>
      <w:r w:rsidR="00DD66D6">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Pr>
          <w:i/>
          <w:szCs w:val="22"/>
        </w:rPr>
        <w:t xml:space="preserve">(Graphical User Interface) </w:t>
      </w:r>
      <w:r>
        <w:rPr>
          <w:szCs w:val="22"/>
        </w:rPr>
        <w:t>komponente</w:t>
      </w:r>
    </w:p>
    <w:p w:rsidR="000A04CE" w:rsidRDefault="00AA451F" w:rsidP="00AA451F">
      <w:pPr>
        <w:ind w:left="720" w:hanging="720"/>
        <w:rPr>
          <w:b/>
          <w:sz w:val="24"/>
        </w:rPr>
      </w:pPr>
      <w:r>
        <w:rPr>
          <w:b/>
          <w:sz w:val="24"/>
        </w:rPr>
        <w:t>2.3</w:t>
      </w:r>
      <w:r>
        <w:rPr>
          <w:b/>
          <w:sz w:val="24"/>
        </w:rPr>
        <w:tab/>
        <w:t>JavaFX danas</w:t>
      </w:r>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27615C">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DD66D6">
        <w:rPr>
          <w:szCs w:val="22"/>
        </w:rPr>
        <w:fldChar w:fldCharType="begin" w:fldLock="1"/>
      </w:r>
      <w:r w:rsidR="00485071">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2]","plainTextFormattedCitation":"[2]","previouslyFormattedCitation":"[2]"},"properties":{"noteIndex":0},"schema":"https://github.com/citation-style-language/schema/raw/master/csl-citation.json"}</w:instrText>
      </w:r>
      <w:r w:rsidR="00DD66D6">
        <w:rPr>
          <w:szCs w:val="22"/>
        </w:rPr>
        <w:fldChar w:fldCharType="separate"/>
      </w:r>
      <w:r w:rsidR="00485071" w:rsidRPr="00485071">
        <w:rPr>
          <w:noProof/>
          <w:szCs w:val="22"/>
        </w:rPr>
        <w:t>[2]</w:t>
      </w:r>
      <w:r w:rsidR="00DD66D6">
        <w:rPr>
          <w:szCs w:val="22"/>
        </w:rPr>
        <w:fldChar w:fldCharType="end"/>
      </w:r>
      <w:r w:rsidR="0027615C">
        <w:rPr>
          <w:szCs w:val="22"/>
        </w:rPr>
        <w:t xml:space="preserve"> Jedan od većih razloga je lakši i bolji pristup programiranja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MuseoId,</w:t>
      </w:r>
      <w:r w:rsidRPr="0027615C">
        <w:t xml:space="preserve"> </w:t>
      </w:r>
      <w:r w:rsidRPr="0027615C">
        <w:rPr>
          <w:szCs w:val="22"/>
        </w:rPr>
        <w:t>Deep Space Trajectory Explorer</w:t>
      </w:r>
      <w:r>
        <w:rPr>
          <w:szCs w:val="22"/>
        </w:rPr>
        <w:t xml:space="preserve"> NASA, Geons NASA su vrhunske aplikacije rađene u JavaFX-u koje služe za poslovne,zdravstvene i istraživačke svrhe.</w:t>
      </w:r>
    </w:p>
    <w:p w:rsidR="00A946EC" w:rsidRDefault="00DD66D6" w:rsidP="00A946EC">
      <w:pPr>
        <w:keepNext/>
      </w:pPr>
      <w:r>
        <w:rPr>
          <w:noProof/>
          <w:szCs w:val="22"/>
          <w:lang w:val="en-US"/>
        </w:rPr>
        <w:pict>
          <v:shape id="_x0000_i1025" type="#_x0000_t75" style="width:455.25pt;height:255.75pt" o:allowoverlap="f">
            <v:imagedata r:id="rId11" o:title="2-1"/>
          </v:shape>
        </w:pict>
      </w:r>
    </w:p>
    <w:p w:rsidR="00C6614F" w:rsidRPr="00C6614F" w:rsidRDefault="00645DF6" w:rsidP="00C6614F">
      <w:pPr>
        <w:pStyle w:val="Caption"/>
        <w:jc w:val="center"/>
        <w:rPr>
          <w:b w:val="0"/>
          <w:color w:val="auto"/>
          <w:sz w:val="20"/>
          <w:szCs w:val="20"/>
        </w:rPr>
      </w:pPr>
      <w:r>
        <w:rPr>
          <w:b w:val="0"/>
          <w:color w:val="auto"/>
          <w:sz w:val="20"/>
          <w:szCs w:val="20"/>
        </w:rPr>
        <w:t>Slika 2</w:t>
      </w:r>
      <w:r w:rsidR="00A946EC" w:rsidRPr="00A946EC">
        <w:rPr>
          <w:b w:val="0"/>
          <w:color w:val="auto"/>
          <w:sz w:val="20"/>
          <w:szCs w:val="20"/>
        </w:rPr>
        <w:t>.2: Geons Nasa aplikacija</w:t>
      </w:r>
    </w:p>
    <w:p w:rsidR="00A946EC" w:rsidRDefault="00DD66D6" w:rsidP="00A946EC">
      <w:pPr>
        <w:keepNext/>
      </w:pPr>
      <w:r>
        <w:lastRenderedPageBreak/>
        <w:pict>
          <v:shape id="_x0000_i1026" type="#_x0000_t75" style="width:455.25pt;height:255.75pt">
            <v:imagedata r:id="rId12" o:title="dashboard"/>
          </v:shape>
        </w:pict>
      </w:r>
    </w:p>
    <w:p w:rsidR="00A946EC" w:rsidRPr="00A946EC" w:rsidRDefault="00A946EC" w:rsidP="00A946EC">
      <w:pPr>
        <w:pStyle w:val="Caption"/>
        <w:jc w:val="center"/>
        <w:rPr>
          <w:b w:val="0"/>
          <w:color w:val="auto"/>
          <w:sz w:val="20"/>
          <w:szCs w:val="20"/>
        </w:rPr>
      </w:pPr>
      <w:r>
        <w:rPr>
          <w:b w:val="0"/>
          <w:color w:val="auto"/>
          <w:sz w:val="20"/>
          <w:szCs w:val="20"/>
        </w:rPr>
        <w:t>Slika</w:t>
      </w:r>
      <w:r w:rsidRPr="00A946EC">
        <w:rPr>
          <w:b w:val="0"/>
          <w:color w:val="auto"/>
          <w:sz w:val="20"/>
          <w:szCs w:val="20"/>
        </w:rPr>
        <w:t xml:space="preserve"> </w:t>
      </w:r>
      <w:r w:rsidR="00645DF6">
        <w:rPr>
          <w:b w:val="0"/>
          <w:color w:val="auto"/>
          <w:sz w:val="20"/>
          <w:szCs w:val="20"/>
        </w:rPr>
        <w:t>2</w:t>
      </w:r>
      <w:r w:rsidRPr="00A946EC">
        <w:rPr>
          <w:b w:val="0"/>
          <w:color w:val="auto"/>
          <w:sz w:val="20"/>
          <w:szCs w:val="20"/>
        </w:rPr>
        <w:t>.3: MuseoId aplikacija</w:t>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r>
        <w:rPr>
          <w:szCs w:val="22"/>
        </w:rPr>
        <w:t xml:space="preserve"> </w:t>
      </w: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Default="00A946EC" w:rsidP="00035FE8">
      <w:pPr>
        <w:spacing w:before="960" w:after="600"/>
        <w:ind w:left="431" w:hanging="431"/>
        <w:rPr>
          <w:rStyle w:val="SubtleEmphasis"/>
          <w:rFonts w:cs="Arial"/>
          <w:b/>
          <w:i w:val="0"/>
          <w:iCs w:val="0"/>
          <w:color w:val="auto"/>
          <w:sz w:val="36"/>
          <w:szCs w:val="36"/>
        </w:rPr>
      </w:pPr>
      <w:r>
        <w:rPr>
          <w:rStyle w:val="SubtleEmphasis"/>
          <w:rFonts w:cs="Arial"/>
          <w:b/>
          <w:i w:val="0"/>
          <w:iCs w:val="0"/>
          <w:color w:val="auto"/>
          <w:sz w:val="36"/>
          <w:szCs w:val="36"/>
        </w:rPr>
        <w:lastRenderedPageBreak/>
        <w:t xml:space="preserve">3 </w:t>
      </w:r>
      <w:r w:rsidR="00EB3959">
        <w:rPr>
          <w:rStyle w:val="SubtleEmphasis"/>
          <w:rFonts w:cs="Arial"/>
          <w:b/>
          <w:i w:val="0"/>
          <w:iCs w:val="0"/>
          <w:color w:val="auto"/>
          <w:sz w:val="36"/>
          <w:szCs w:val="36"/>
        </w:rPr>
        <w:t>ARHITEKTURA JAVAFX-A</w:t>
      </w:r>
    </w:p>
    <w:p w:rsidR="00913784" w:rsidRDefault="00913784" w:rsidP="00913784">
      <w:pPr>
        <w:ind w:left="720" w:hanging="720"/>
        <w:rPr>
          <w:rStyle w:val="SubtleEmphasis"/>
          <w:rFonts w:cs="Arial"/>
          <w:b/>
          <w:i w:val="0"/>
          <w:iCs w:val="0"/>
          <w:color w:val="auto"/>
          <w:sz w:val="24"/>
        </w:rPr>
      </w:pPr>
      <w:r>
        <w:rPr>
          <w:rStyle w:val="SubtleEmphasis"/>
          <w:rFonts w:cs="Arial"/>
          <w:b/>
          <w:i w:val="0"/>
          <w:iCs w:val="0"/>
          <w:color w:val="auto"/>
          <w:sz w:val="24"/>
        </w:rPr>
        <w:t>3.1</w:t>
      </w:r>
      <w:r>
        <w:rPr>
          <w:rStyle w:val="SubtleEmphasis"/>
          <w:rFonts w:cs="Arial"/>
          <w:b/>
          <w:i w:val="0"/>
          <w:iCs w:val="0"/>
          <w:color w:val="auto"/>
          <w:sz w:val="24"/>
        </w:rPr>
        <w:tab/>
        <w:t xml:space="preserve"> Pozornica-scena-čvor</w:t>
      </w:r>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 više od jedne pozornice, ali je opća praksa da se koristi jedna na kojoj ćemo izmjenjivati naše scene.</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3]","plainTextFormattedCitation":"[3]","previouslyFormattedCitation":"[3]"},"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3]</w:t>
      </w:r>
      <w:r w:rsidR="00DD66D6">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stavlja sve vizualne elemente </w:t>
      </w:r>
      <w:r>
        <w:rPr>
          <w:rStyle w:val="SubtleEmphasis"/>
          <w:rFonts w:cs="Arial"/>
          <w:iCs w:val="0"/>
          <w:color w:val="auto"/>
          <w:szCs w:val="22"/>
        </w:rPr>
        <w:t xml:space="preserve">GUI-a </w:t>
      </w:r>
      <w:r>
        <w:rPr>
          <w:rStyle w:val="SubtleEmphasis"/>
          <w:rFonts w:cs="Arial"/>
          <w:i w:val="0"/>
          <w:iCs w:val="0"/>
          <w:color w:val="auto"/>
          <w:szCs w:val="22"/>
        </w:rPr>
        <w:t xml:space="preserve">aplikacije. Scena se m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5E589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media,web pretraživači,teks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szCs w:val="22"/>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 xml:space="preserve">U prikazanom kodu predstavljen je način postavljanja pozornice,scene i čvorova u projektu oko kojeg je baziran ovaj rad. </w:t>
      </w:r>
      <w:r w:rsidRPr="00D502DA">
        <w:rPr>
          <w:rStyle w:val="SubtleEmphasis"/>
          <w:rFonts w:ascii="Courier New" w:hAnsi="Courier New" w:cs="Courier New"/>
          <w:i w:val="0"/>
          <w:iCs w:val="0"/>
          <w:color w:val="auto"/>
          <w:sz w:val="20"/>
          <w:szCs w:val="20"/>
        </w:rPr>
        <w:t>public void start(Stage primaryStag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2"/>
        </w:rPr>
        <w:t>je nadjačana metoda koja se prva pokreće prilikom paljenja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B510C4">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 xml:space="preserve">Kada se scena postavi ona se mora i prikazati metodom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da proizvoljno razvlači ili smanjuje prozorčić pozornice kako bi elementi koji će biti prikazani na sceni ostali pozicionirani onakvim kakvi su postavljeni u FXML datoteci,te duljina i širina pozornice također ovisi o FXML datoteci.</w:t>
      </w:r>
    </w:p>
    <w:p w:rsidR="00645DF6" w:rsidRDefault="00645DF6" w:rsidP="00645DF6">
      <w:pPr>
        <w:keepNext/>
        <w:jc w:val="center"/>
      </w:pPr>
      <w:r>
        <w:rPr>
          <w:rFonts w:cs="Arial"/>
          <w:noProof/>
          <w:szCs w:val="20"/>
          <w:lang w:val="en-US"/>
        </w:rPr>
        <w:drawing>
          <wp:inline distT="0" distB="0" distL="0" distR="0" wp14:anchorId="3E4EDC79" wp14:editId="726CD0CA">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Pr="00645DF6" w:rsidRDefault="00645DF6" w:rsidP="00D40037">
      <w:pPr>
        <w:pStyle w:val="Caption"/>
        <w:spacing w:before="220" w:after="220"/>
        <w:jc w:val="center"/>
        <w:rPr>
          <w:b w:val="0"/>
          <w:color w:val="auto"/>
          <w:sz w:val="20"/>
          <w:szCs w:val="20"/>
        </w:rPr>
      </w:pPr>
      <w:r w:rsidRPr="00645DF6">
        <w:rPr>
          <w:b w:val="0"/>
          <w:color w:val="auto"/>
          <w:sz w:val="20"/>
          <w:szCs w:val="20"/>
        </w:rPr>
        <w:t>Slika 3.1: Prikaz aplikacije nakon izvršavanja navedenog koda</w:t>
      </w:r>
    </w:p>
    <w:p w:rsidR="00840D6E" w:rsidRDefault="00C200A5" w:rsidP="00C200A5">
      <w:pPr>
        <w:ind w:left="720" w:hanging="720"/>
        <w:jc w:val="left"/>
        <w:rPr>
          <w:rStyle w:val="SubtleEmphasis"/>
          <w:rFonts w:cs="Arial"/>
          <w:b/>
          <w:i w:val="0"/>
          <w:iCs w:val="0"/>
          <w:color w:val="auto"/>
          <w:sz w:val="24"/>
        </w:rPr>
      </w:pPr>
      <w:r>
        <w:rPr>
          <w:rStyle w:val="SubtleEmphasis"/>
          <w:rFonts w:cs="Arial"/>
          <w:b/>
          <w:i w:val="0"/>
          <w:iCs w:val="0"/>
          <w:color w:val="auto"/>
          <w:sz w:val="24"/>
        </w:rPr>
        <w:t>3.2</w:t>
      </w:r>
      <w:r>
        <w:rPr>
          <w:rStyle w:val="SubtleEmphasis"/>
          <w:rFonts w:cs="Arial"/>
          <w:b/>
          <w:i w:val="0"/>
          <w:iCs w:val="0"/>
          <w:color w:val="auto"/>
          <w:sz w:val="24"/>
        </w:rPr>
        <w:tab/>
      </w:r>
      <w:r w:rsidR="008821DE">
        <w:rPr>
          <w:rStyle w:val="SubtleEmphasis"/>
          <w:rFonts w:cs="Arial"/>
          <w:b/>
          <w:i w:val="0"/>
          <w:iCs w:val="0"/>
          <w:color w:val="auto"/>
          <w:sz w:val="24"/>
        </w:rPr>
        <w:t>FXML</w:t>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 xml:space="preserve">baziran jezik za konstruiranje Java objektnih grafova, u ovom slučaju scena u JavaFX. Omogućuje zgodnu alternativu konstruiranja grafa u proceduralnom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 ustrukturu zatvarnja elemenata.</w:t>
      </w:r>
      <w:r w:rsidR="00DD66D6">
        <w:rPr>
          <w:rStyle w:val="SubtleEmphasis"/>
          <w:rFonts w:cs="Arial"/>
          <w:i w:val="0"/>
          <w:iCs w:val="0"/>
          <w:color w:val="auto"/>
        </w:rPr>
        <w:fldChar w:fldCharType="begin" w:fldLock="1"/>
      </w:r>
      <w:r w:rsidR="00485071">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4]","plainTextFormattedCitation":"[4]","previouslyFormattedCitation":"[4]"},"properties":{"noteIndex":0},"schema":"https://github.com/citation-style-language/schema/raw/master/csl-citation.json"}</w:instrText>
      </w:r>
      <w:r w:rsidR="00DD66D6">
        <w:rPr>
          <w:rStyle w:val="SubtleEmphasis"/>
          <w:rFonts w:cs="Arial"/>
          <w:i w:val="0"/>
          <w:iCs w:val="0"/>
          <w:color w:val="auto"/>
        </w:rPr>
        <w:fldChar w:fldCharType="separate"/>
      </w:r>
      <w:r w:rsidR="00485071" w:rsidRPr="00485071">
        <w:rPr>
          <w:rStyle w:val="SubtleEmphasis"/>
          <w:rFonts w:cs="Arial"/>
          <w:i w:val="0"/>
          <w:iCs w:val="0"/>
          <w:noProof/>
          <w:color w:val="auto"/>
        </w:rPr>
        <w:t>[4]</w:t>
      </w:r>
      <w:r w:rsidR="00DD66D6">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 xml:space="preserve">      &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 xml:space="preserve">   &lt;/children&gt;</w:t>
            </w:r>
          </w:p>
          <w:p w:rsidR="00840D6E" w:rsidRDefault="007F30A7" w:rsidP="007F30A7">
            <w:pPr>
              <w:spacing w:before="0" w:after="0"/>
              <w:jc w:val="left"/>
              <w:rPr>
                <w:rStyle w:val="SubtleEmphasis"/>
                <w:rFonts w:cs="Arial"/>
                <w:i w:val="0"/>
                <w:iCs w:val="0"/>
                <w:color w:val="auto"/>
                <w:szCs w:val="22"/>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 xml:space="preserve">U navedenom kodu vidimo elemente kao što su Label,Button,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Pr>
          <w:rStyle w:val="SubtleEmphasis"/>
          <w:rFonts w:ascii="Courier New" w:hAnsi="Courier New" w:cs="Courier New"/>
          <w:i w:val="0"/>
          <w:iCs w:val="0"/>
          <w:color w:val="auto"/>
          <w:sz w:val="20"/>
          <w:szCs w:val="20"/>
        </w:rPr>
        <w:t xml:space="preserve"> </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Pr>
          <w:rStyle w:val="SubtleEmphasis"/>
          <w:rFonts w:ascii="Courier New" w:hAnsi="Courier New" w:cs="Courier New"/>
          <w:i w:val="0"/>
          <w:iCs w:val="0"/>
          <w:color w:val="auto"/>
          <w:szCs w:val="22"/>
        </w:rPr>
        <w:t xml:space="preserve"> </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Default="00C6614F" w:rsidP="00C974C7">
      <w:pPr>
        <w:ind w:left="720" w:hanging="720"/>
        <w:rPr>
          <w:rStyle w:val="SubtleEmphasis"/>
          <w:rFonts w:cs="Arial"/>
          <w:b/>
          <w:i w:val="0"/>
          <w:iCs w:val="0"/>
          <w:color w:val="auto"/>
          <w:sz w:val="24"/>
        </w:rPr>
      </w:pPr>
      <w:r>
        <w:rPr>
          <w:rStyle w:val="SubtleEmphasis"/>
          <w:rFonts w:cs="Arial"/>
          <w:b/>
          <w:i w:val="0"/>
          <w:iCs w:val="0"/>
          <w:color w:val="auto"/>
          <w:sz w:val="24"/>
        </w:rPr>
        <w:t>3.3</w:t>
      </w:r>
      <w:r>
        <w:rPr>
          <w:rStyle w:val="SubtleEmphasis"/>
          <w:rFonts w:cs="Arial"/>
          <w:b/>
          <w:i w:val="0"/>
          <w:iCs w:val="0"/>
          <w:color w:val="auto"/>
          <w:sz w:val="24"/>
        </w:rPr>
        <w:tab/>
        <w:t>CSS</w:t>
      </w:r>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 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5]","plainTextFormattedCitation":"[5]","previouslyFormattedCitation":"[5]"},"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5]</w:t>
      </w:r>
      <w:r w:rsidR="00DD66D6">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szCs w:val="22"/>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C43832">
        <w:rPr>
          <w:rStyle w:val="SubtleEmphasis"/>
          <w:rFonts w:cs="Arial"/>
          <w:i w:val="0"/>
          <w:iCs w:val="0"/>
          <w:color w:val="auto"/>
          <w:sz w:val="20"/>
          <w:szCs w:val="20"/>
        </w:rPr>
        <w:t xml:space="preserve"> </w:t>
      </w:r>
      <w:r w:rsidR="00C43832" w:rsidRPr="00C43832">
        <w:rPr>
          <w:rStyle w:val="SubtleEmphasis"/>
          <w:rFonts w:ascii="Courier New" w:hAnsi="Courier New" w:cs="Courier New"/>
          <w:i w:val="0"/>
          <w:iCs w:val="0"/>
          <w:color w:val="auto"/>
          <w:sz w:val="20"/>
          <w:szCs w:val="20"/>
        </w:rPr>
        <w:t>id</w:t>
      </w:r>
      <w:r w:rsidR="00C43832">
        <w:rPr>
          <w:rStyle w:val="SubtleEmphasis"/>
          <w:rFonts w:cs="Arial"/>
          <w:i w:val="0"/>
          <w:iCs w:val="0"/>
          <w:color w:val="auto"/>
          <w:sz w:val="20"/>
          <w:szCs w:val="20"/>
        </w:rPr>
        <w:t xml:space="preserve"> </w:t>
      </w:r>
      <w:r w:rsidR="00C43832" w:rsidRPr="00C43832">
        <w:rPr>
          <w:rStyle w:val="SubtleEmphasis"/>
          <w:rFonts w:cs="Arial"/>
          <w:i w:val="0"/>
          <w:iCs w:val="0"/>
          <w:color w:val="auto"/>
          <w:szCs w:val="20"/>
        </w:rPr>
        <w:t>i</w:t>
      </w:r>
      <w:r w:rsidR="00C43832">
        <w:rPr>
          <w:rStyle w:val="SubtleEmphasis"/>
          <w:rFonts w:cs="Arial"/>
          <w:i w:val="0"/>
          <w:iCs w:val="0"/>
          <w:color w:val="auto"/>
          <w:sz w:val="20"/>
          <w:szCs w:val="20"/>
        </w:rPr>
        <w:t xml:space="preserve"> </w:t>
      </w:r>
      <w:r w:rsidR="00C43832" w:rsidRPr="00C43832">
        <w:rPr>
          <w:rStyle w:val="SubtleEmphasis"/>
          <w:rFonts w:ascii="Courier New" w:hAnsi="Courier New" w:cs="Courier New"/>
          <w:i w:val="0"/>
          <w:iCs w:val="0"/>
          <w:color w:val="auto"/>
          <w:sz w:val="20"/>
          <w:szCs w:val="20"/>
        </w:rPr>
        <w:t>name</w:t>
      </w:r>
      <w:r w:rsidR="00C43832">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 xml:space="preserve">svojstva nam omogućuju za komunikacija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C43832">
        <w:rPr>
          <w:rStyle w:val="SubtleEmphasis"/>
          <w:rFonts w:ascii="Courier New" w:hAnsi="Courier New" w:cs="Courier New"/>
          <w:i w:val="0"/>
          <w:iCs w:val="0"/>
          <w:color w:val="auto"/>
          <w:szCs w:val="20"/>
        </w:rPr>
        <w:t xml:space="preserve"> </w:t>
      </w:r>
      <w:r w:rsidRPr="00226DF6">
        <w:rPr>
          <w:rStyle w:val="SubtleEmphasis"/>
          <w:rFonts w:ascii="Courier New" w:hAnsi="Courier New" w:cs="Courier New"/>
          <w:i w:val="0"/>
          <w:iCs w:val="0"/>
          <w:color w:val="auto"/>
          <w:sz w:val="20"/>
          <w:szCs w:val="20"/>
        </w:rPr>
        <w:t>.button</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C43832" w:rsidRDefault="00C43832" w:rsidP="00D40037">
      <w:pPr>
        <w:keepNext/>
        <w:jc w:val="center"/>
      </w:pPr>
      <w:r>
        <w:rPr>
          <w:rFonts w:cs="Arial"/>
          <w:noProof/>
          <w:szCs w:val="22"/>
          <w:lang w:val="en-US"/>
        </w:rPr>
        <w:drawing>
          <wp:inline distT="0" distB="0" distL="0" distR="0" wp14:anchorId="5392D67C" wp14:editId="433B2B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C43832" w:rsidRDefault="00C43832" w:rsidP="00D40037">
      <w:pPr>
        <w:pStyle w:val="Caption"/>
        <w:spacing w:before="220" w:after="220"/>
        <w:jc w:val="center"/>
        <w:rPr>
          <w:rStyle w:val="SubtleEmphasis"/>
          <w:rFonts w:cs="Arial"/>
          <w:b w:val="0"/>
          <w:i w:val="0"/>
          <w:iCs w:val="0"/>
          <w:color w:val="auto"/>
          <w:sz w:val="20"/>
          <w:szCs w:val="20"/>
        </w:rPr>
      </w:pPr>
      <w:r w:rsidRPr="00C43832">
        <w:rPr>
          <w:b w:val="0"/>
          <w:color w:val="auto"/>
          <w:sz w:val="20"/>
          <w:szCs w:val="20"/>
        </w:rPr>
        <w:t xml:space="preserve">Slika </w:t>
      </w:r>
      <w:r w:rsidR="00D40037">
        <w:rPr>
          <w:b w:val="0"/>
          <w:color w:val="auto"/>
          <w:sz w:val="20"/>
          <w:szCs w:val="20"/>
        </w:rPr>
        <w:t>3.2: Izgled Login prozora bez CSS-a</w:t>
      </w:r>
    </w:p>
    <w:p w:rsidR="00D40037" w:rsidRDefault="00D40037" w:rsidP="00D40037">
      <w:pPr>
        <w:keepNext/>
        <w:jc w:val="center"/>
      </w:pPr>
      <w:r>
        <w:rPr>
          <w:rFonts w:ascii="Courier New" w:hAnsi="Courier New" w:cs="Courier New"/>
          <w:noProof/>
          <w:szCs w:val="22"/>
          <w:lang w:val="en-US"/>
        </w:rPr>
        <w:lastRenderedPageBreak/>
        <w:drawing>
          <wp:inline distT="0" distB="0" distL="0" distR="0" wp14:anchorId="5007D435" wp14:editId="5764C3DA">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Pr="00D40037" w:rsidRDefault="00D40037" w:rsidP="00D40037">
      <w:pPr>
        <w:pStyle w:val="Caption"/>
        <w:spacing w:before="220" w:after="220"/>
        <w:jc w:val="center"/>
        <w:rPr>
          <w:b w:val="0"/>
          <w:color w:val="auto"/>
          <w:sz w:val="20"/>
        </w:rPr>
      </w:pPr>
      <w:r w:rsidRPr="00D40037">
        <w:rPr>
          <w:b w:val="0"/>
          <w:color w:val="auto"/>
          <w:sz w:val="20"/>
        </w:rPr>
        <w:t xml:space="preserve">Slika </w:t>
      </w:r>
      <w:r>
        <w:rPr>
          <w:b w:val="0"/>
          <w:color w:val="auto"/>
          <w:sz w:val="20"/>
        </w:rPr>
        <w:t>3.3: Izgled Login prozora sa CSS-om</w:t>
      </w:r>
    </w:p>
    <w:p w:rsidR="000266B1" w:rsidRDefault="00D40037" w:rsidP="00D40037">
      <w:pPr>
        <w:ind w:left="720" w:hanging="720"/>
        <w:rPr>
          <w:rStyle w:val="SubtleEmphasis"/>
          <w:rFonts w:cs="Arial"/>
          <w:b/>
          <w:i w:val="0"/>
          <w:iCs w:val="0"/>
          <w:color w:val="auto"/>
          <w:sz w:val="24"/>
        </w:rPr>
      </w:pPr>
      <w:r>
        <w:rPr>
          <w:rStyle w:val="SubtleEmphasis"/>
          <w:rFonts w:cs="Arial"/>
          <w:b/>
          <w:i w:val="0"/>
          <w:iCs w:val="0"/>
          <w:color w:val="auto"/>
          <w:sz w:val="24"/>
        </w:rPr>
        <w:t>3.4</w:t>
      </w:r>
      <w:r>
        <w:rPr>
          <w:rStyle w:val="SubtleEmphasis"/>
          <w:rFonts w:cs="Arial"/>
          <w:b/>
          <w:i w:val="0"/>
          <w:iCs w:val="0"/>
          <w:color w:val="auto"/>
          <w:sz w:val="24"/>
        </w:rPr>
        <w:tab/>
        <w:t>Kontroler događajem</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Događaji su, poput svega u Javi, predstavljeni objektima. Postoji nekoliko različitih vrsta događaja, a svaka vrsta zasebno predstavljena j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DD66D6">
        <w:rPr>
          <w:rStyle w:val="SubtleEmphasis"/>
          <w:rFonts w:cs="Arial"/>
          <w:i w:val="0"/>
          <w:iCs w:val="0"/>
          <w:color w:val="auto"/>
          <w:szCs w:val="22"/>
        </w:rPr>
        <w:fldChar w:fldCharType="begin" w:fldLock="1"/>
      </w:r>
      <w:r w:rsidR="00485071">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Event Controllers","type":"webpage"},"uris":["http://www.mendeley.com/documents/?uuid=a3e8ddb3-2e52-4667-91df-3ad948ca8bb3"]}],"mendeley":{"formattedCitation":"[6]","plainTextFormattedCitation":"[6]","previouslyFormattedCitation":"[6]"},"properties":{"noteIndex":0},"schema":"https://github.com/citation-style-language/schema/raw/master/csl-citation.json"}</w:instrText>
      </w:r>
      <w:r w:rsidR="00DD66D6">
        <w:rPr>
          <w:rStyle w:val="SubtleEmphasis"/>
          <w:rFonts w:cs="Arial"/>
          <w:i w:val="0"/>
          <w:iCs w:val="0"/>
          <w:color w:val="auto"/>
          <w:szCs w:val="22"/>
        </w:rPr>
        <w:fldChar w:fldCharType="separate"/>
      </w:r>
      <w:r w:rsidR="00485071" w:rsidRPr="00485071">
        <w:rPr>
          <w:rStyle w:val="SubtleEmphasis"/>
          <w:rFonts w:cs="Arial"/>
          <w:i w:val="0"/>
          <w:iCs w:val="0"/>
          <w:noProof/>
          <w:color w:val="auto"/>
          <w:szCs w:val="22"/>
        </w:rPr>
        <w:t>[6]</w:t>
      </w:r>
      <w:r w:rsidR="00DD66D6">
        <w:rPr>
          <w:rStyle w:val="SubtleEmphasis"/>
          <w:rFonts w:cs="Arial"/>
          <w:i w:val="0"/>
          <w:iCs w:val="0"/>
          <w:color w:val="auto"/>
          <w:szCs w:val="22"/>
        </w:rPr>
        <w:fldChar w:fldCharType="end"/>
      </w:r>
      <w:r>
        <w:rPr>
          <w:rStyle w:val="SubtleEmphasis"/>
          <w:rFonts w:cs="Arial"/>
          <w:i w:val="0"/>
          <w:iCs w:val="0"/>
          <w:color w:val="auto"/>
          <w:szCs w:val="22"/>
        </w:rPr>
        <w:t xml:space="preserve"> </w:t>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w:t>
            </w: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szCs w:val="22"/>
              </w:rPr>
            </w:pP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szCs w:val="22"/>
              </w:rPr>
            </w:pPr>
            <w:r>
              <w:rPr>
                <w:rStyle w:val="SubtleEmphasis"/>
                <w:rFonts w:ascii="Courier New" w:hAnsi="Courier New" w:cs="Courier New"/>
                <w:i w:val="0"/>
                <w:iCs w:val="0"/>
                <w:color w:val="auto"/>
                <w:sz w:val="20"/>
                <w:szCs w:val="22"/>
              </w:rPr>
              <w:t xml:space="preserve">        }</w:t>
            </w:r>
          </w:p>
          <w:p w:rsidR="004B17FC" w:rsidRDefault="00A81EEF" w:rsidP="004B17FC">
            <w:pPr>
              <w:spacing w:before="0" w:after="0"/>
              <w:rPr>
                <w:rStyle w:val="SubtleEmphasis"/>
                <w:rFonts w:ascii="Courier New" w:hAnsi="Courier New" w:cs="Courier New"/>
                <w:i w:val="0"/>
                <w:iCs w:val="0"/>
                <w:color w:val="auto"/>
                <w:sz w:val="20"/>
                <w:szCs w:val="22"/>
              </w:rPr>
            </w:pPr>
            <w:r w:rsidRPr="00A81EEF">
              <w:rPr>
                <w:rStyle w:val="SubtleEmphasis"/>
                <w:rFonts w:ascii="Courier New" w:hAnsi="Courier New" w:cs="Courier New"/>
                <w:i w:val="0"/>
                <w:iCs w:val="0"/>
                <w:color w:val="auto"/>
                <w:sz w:val="20"/>
                <w:szCs w:val="22"/>
              </w:rPr>
              <w:t xml:space="preserve">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w:t>
            </w:r>
            <w:r w:rsidRPr="004B17FC">
              <w:rPr>
                <w:rStyle w:val="SubtleEmphasis"/>
                <w:rFonts w:ascii="Courier New" w:hAnsi="Courier New" w:cs="Courier New"/>
                <w:i w:val="0"/>
                <w:iCs w:val="0"/>
                <w:color w:val="auto"/>
                <w:sz w:val="20"/>
                <w:szCs w:val="22"/>
              </w:rPr>
              <w:lastRenderedPageBreak/>
              <w:t>scene.getStylesheets().add(Main.class.getResource("game.css").toExternalForm());</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szCs w:val="22"/>
              </w:rPr>
            </w:pPr>
          </w:p>
          <w:p w:rsidR="004B17FC" w:rsidRPr="004B17FC" w:rsidRDefault="004B17FC" w:rsidP="004B17FC">
            <w:pPr>
              <w:spacing w:before="0" w:after="0"/>
              <w:rPr>
                <w:rStyle w:val="SubtleEmphasis"/>
                <w:rFonts w:ascii="Courier New" w:hAnsi="Courier New" w:cs="Courier New"/>
                <w:i w:val="0"/>
                <w:iCs w:val="0"/>
                <w:color w:val="auto"/>
                <w:sz w:val="20"/>
                <w:szCs w:val="22"/>
              </w:rPr>
            </w:pPr>
            <w:r w:rsidRPr="004B17FC">
              <w:rPr>
                <w:rStyle w:val="SubtleEmphasis"/>
                <w:rFonts w:ascii="Courier New" w:hAnsi="Courier New" w:cs="Courier New"/>
                <w:i w:val="0"/>
                <w:iCs w:val="0"/>
                <w:color w:val="auto"/>
                <w:sz w:val="20"/>
                <w:szCs w:val="22"/>
              </w:rPr>
              <w:t xml:space="preserve">        }</w:t>
            </w:r>
          </w:p>
          <w:p w:rsidR="00A81EEF" w:rsidRDefault="004B17FC" w:rsidP="004B17FC">
            <w:pPr>
              <w:spacing w:before="0" w:after="0"/>
              <w:rPr>
                <w:rStyle w:val="SubtleEmphasis"/>
                <w:rFonts w:cs="Arial"/>
                <w:i w:val="0"/>
                <w:iCs w:val="0"/>
                <w:color w:val="auto"/>
                <w:szCs w:val="22"/>
              </w:rPr>
            </w:pPr>
            <w:r w:rsidRPr="004B17FC">
              <w:rPr>
                <w:rStyle w:val="SubtleEmphasis"/>
                <w:rFonts w:ascii="Courier New" w:hAnsi="Courier New" w:cs="Courier New"/>
                <w:i w:val="0"/>
                <w:iCs w:val="0"/>
                <w:color w:val="auto"/>
                <w:sz w:val="20"/>
                <w:szCs w:val="22"/>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Pr="004B17FC">
        <w:rPr>
          <w:rStyle w:val="SubtleEmphasis"/>
          <w:rFonts w:ascii="Courier New" w:hAnsi="Courier New" w:cs="Courier New"/>
          <w:i w:val="0"/>
          <w:iCs w:val="0"/>
          <w:color w:val="auto"/>
          <w:sz w:val="20"/>
          <w:szCs w:val="20"/>
        </w:rPr>
        <w:t>changepwClick</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Pr>
          <w:rStyle w:val="SubtleEmphasis"/>
          <w:rFonts w:cs="Arial"/>
          <w:iCs w:val="0"/>
          <w:color w:val="auto"/>
          <w:szCs w:val="20"/>
        </w:rPr>
        <w:t xml:space="preserve"> </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 w:val="20"/>
          <w:szCs w:val="20"/>
        </w:rPr>
        <w:t xml:space="preserve"> </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cs="Arial"/>
          <w:i w:val="0"/>
          <w:iCs w:val="0"/>
          <w:color w:val="auto"/>
          <w:szCs w:val="20"/>
        </w:rPr>
        <w:t xml:space="preserve"> </w:t>
      </w:r>
      <w:r w:rsidRPr="004B17FC">
        <w:rPr>
          <w:rStyle w:val="SubtleEmphasis"/>
          <w:rFonts w:ascii="Courier New" w:hAnsi="Courier New" w:cs="Courier New"/>
          <w:i w:val="0"/>
          <w:iCs w:val="0"/>
          <w:color w:val="auto"/>
          <w:sz w:val="20"/>
          <w:szCs w:val="20"/>
        </w:rPr>
        <w:t>confirm</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ascii="Courier New" w:hAnsi="Courier New" w:cs="Courier New"/>
          <w:i w:val="0"/>
          <w:iCs w:val="0"/>
          <w:color w:val="auto"/>
          <w:sz w:val="20"/>
          <w:szCs w:val="22"/>
        </w:rPr>
        <w:t xml:space="preserve"> </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a</w:t>
      </w:r>
      <w:r>
        <w:rPr>
          <w:rStyle w:val="SubtleEmphasis"/>
          <w:rFonts w:cs="Arial"/>
          <w:iCs w:val="0"/>
          <w:color w:val="auto"/>
          <w:szCs w:val="22"/>
        </w:rPr>
        <w:t xml:space="preserve"> </w:t>
      </w:r>
      <w:r w:rsidRPr="004B17FC">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Pr>
          <w:rStyle w:val="SubtleEmphasis"/>
          <w:rFonts w:cs="Arial"/>
          <w:i w:val="0"/>
          <w:iCs w:val="0"/>
          <w:color w:val="auto"/>
          <w:szCs w:val="20"/>
        </w:rPr>
        <w:t xml:space="preserve"> </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a</w:t>
      </w:r>
      <w:r>
        <w:rPr>
          <w:rStyle w:val="SubtleEmphasis"/>
          <w:rFonts w:cs="Arial"/>
          <w:iCs w:val="0"/>
          <w:color w:val="auto"/>
          <w:szCs w:val="20"/>
        </w:rPr>
        <w:t xml:space="preserve">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052D09">
      <w:pPr>
        <w:spacing w:before="800" w:after="760"/>
        <w:ind w:left="431" w:hanging="431"/>
        <w:rPr>
          <w:rStyle w:val="SubtleEmphasis"/>
          <w:rFonts w:cs="Arial"/>
          <w:b/>
          <w:i w:val="0"/>
          <w:iCs w:val="0"/>
          <w:color w:val="auto"/>
          <w:sz w:val="36"/>
          <w:szCs w:val="36"/>
        </w:rPr>
      </w:pPr>
      <w:r>
        <w:rPr>
          <w:rStyle w:val="SubtleEmphasis"/>
          <w:rFonts w:cs="Arial"/>
          <w:b/>
          <w:i w:val="0"/>
          <w:iCs w:val="0"/>
          <w:color w:val="auto"/>
          <w:sz w:val="36"/>
          <w:szCs w:val="36"/>
        </w:rPr>
        <w:lastRenderedPageBreak/>
        <w:t>4</w:t>
      </w:r>
      <w:r>
        <w:rPr>
          <w:rStyle w:val="SubtleEmphasis"/>
          <w:rFonts w:cs="Arial"/>
          <w:b/>
          <w:i w:val="0"/>
          <w:iCs w:val="0"/>
          <w:color w:val="auto"/>
          <w:sz w:val="36"/>
          <w:szCs w:val="36"/>
        </w:rPr>
        <w:tab/>
      </w:r>
      <w:r w:rsidR="00EB3959">
        <w:rPr>
          <w:rStyle w:val="SubtleEmphasis"/>
          <w:rFonts w:cs="Arial"/>
          <w:b/>
          <w:i w:val="0"/>
          <w:iCs w:val="0"/>
          <w:color w:val="auto"/>
          <w:sz w:val="36"/>
          <w:szCs w:val="36"/>
        </w:rPr>
        <w:t>SCENE BUILDER</w:t>
      </w:r>
    </w:p>
    <w:p w:rsidR="00052D09" w:rsidRDefault="00052D09" w:rsidP="00052D09">
      <w:pPr>
        <w:ind w:left="720" w:hanging="720"/>
        <w:rPr>
          <w:rStyle w:val="SubtleEmphasis"/>
          <w:rFonts w:cs="Arial"/>
          <w:b/>
          <w:i w:val="0"/>
          <w:iCs w:val="0"/>
          <w:color w:val="auto"/>
          <w:sz w:val="24"/>
          <w:szCs w:val="36"/>
        </w:rPr>
      </w:pPr>
      <w:r>
        <w:rPr>
          <w:rStyle w:val="SubtleEmphasis"/>
          <w:rFonts w:cs="Arial"/>
          <w:b/>
          <w:i w:val="0"/>
          <w:iCs w:val="0"/>
          <w:color w:val="auto"/>
          <w:sz w:val="24"/>
          <w:szCs w:val="36"/>
        </w:rPr>
        <w:t>4.1</w:t>
      </w:r>
      <w:r>
        <w:rPr>
          <w:rStyle w:val="SubtleEmphasis"/>
          <w:rFonts w:cs="Arial"/>
          <w:b/>
          <w:i w:val="0"/>
          <w:iCs w:val="0"/>
          <w:color w:val="auto"/>
          <w:sz w:val="24"/>
          <w:szCs w:val="36"/>
        </w:rPr>
        <w:tab/>
        <w:t>Što je i čemu služi Scene</w:t>
      </w:r>
      <w:r w:rsidR="00EB3534">
        <w:rPr>
          <w:rStyle w:val="SubtleEmphasis"/>
          <w:rFonts w:cs="Arial"/>
          <w:b/>
          <w:i w:val="0"/>
          <w:iCs w:val="0"/>
          <w:color w:val="auto"/>
          <w:sz w:val="24"/>
          <w:szCs w:val="36"/>
        </w:rPr>
        <w:t xml:space="preserve"> </w:t>
      </w:r>
      <w:r>
        <w:rPr>
          <w:rStyle w:val="SubtleEmphasis"/>
          <w:rFonts w:cs="Arial"/>
          <w:b/>
          <w:i w:val="0"/>
          <w:iCs w:val="0"/>
          <w:color w:val="auto"/>
          <w:sz w:val="24"/>
          <w:szCs w:val="36"/>
        </w:rPr>
        <w:t>Builder</w:t>
      </w:r>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id,kontroleri...). Najčešće je upotrebljavan Gluon-ov Scene Builder.</w:t>
      </w:r>
      <w:r w:rsidR="00DD66D6">
        <w:rPr>
          <w:rStyle w:val="SubtleEmphasis"/>
          <w:rFonts w:cs="Arial"/>
          <w:i w:val="0"/>
          <w:iCs w:val="0"/>
          <w:color w:val="auto"/>
          <w:szCs w:val="36"/>
        </w:rPr>
        <w:fldChar w:fldCharType="begin" w:fldLock="1"/>
      </w:r>
      <w:r w:rsidR="00485071">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7]","plainTextFormattedCitation":"[7]","previouslyFormattedCitation":"[7]"},"properties":{"noteIndex":0},"schema":"https://github.com/citation-style-language/schema/raw/master/csl-citation.json"}</w:instrText>
      </w:r>
      <w:r w:rsidR="00DD66D6">
        <w:rPr>
          <w:rStyle w:val="SubtleEmphasis"/>
          <w:rFonts w:cs="Arial"/>
          <w:i w:val="0"/>
          <w:iCs w:val="0"/>
          <w:color w:val="auto"/>
          <w:szCs w:val="36"/>
        </w:rPr>
        <w:fldChar w:fldCharType="separate"/>
      </w:r>
      <w:r w:rsidR="00485071" w:rsidRPr="00485071">
        <w:rPr>
          <w:rStyle w:val="SubtleEmphasis"/>
          <w:rFonts w:cs="Arial"/>
          <w:i w:val="0"/>
          <w:iCs w:val="0"/>
          <w:noProof/>
          <w:color w:val="auto"/>
          <w:szCs w:val="36"/>
        </w:rPr>
        <w:t>[7]</w:t>
      </w:r>
      <w:r w:rsidR="00DD66D6">
        <w:rPr>
          <w:rStyle w:val="SubtleEmphasis"/>
          <w:rFonts w:cs="Arial"/>
          <w:i w:val="0"/>
          <w:iCs w:val="0"/>
          <w:color w:val="auto"/>
          <w:szCs w:val="36"/>
        </w:rPr>
        <w:fldChar w:fldCharType="end"/>
      </w:r>
    </w:p>
    <w:p w:rsidR="00EB3534" w:rsidRDefault="00EB3534" w:rsidP="00EB3534">
      <w:pPr>
        <w:keepNext/>
        <w:ind w:hanging="11"/>
        <w:jc w:val="center"/>
      </w:pPr>
      <w:r>
        <w:rPr>
          <w:rFonts w:cs="Arial"/>
          <w:noProof/>
          <w:sz w:val="24"/>
          <w:szCs w:val="36"/>
          <w:lang w:val="en-US"/>
        </w:rPr>
        <w:drawing>
          <wp:inline distT="0" distB="0" distL="0" distR="0" wp14:anchorId="4FBA70CA" wp14:editId="3E85D31E">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EB3534" w:rsidRPr="00EB3534" w:rsidRDefault="00EB3534" w:rsidP="00AF42EE">
      <w:pPr>
        <w:pStyle w:val="Caption"/>
        <w:spacing w:before="220" w:after="220"/>
        <w:jc w:val="center"/>
        <w:rPr>
          <w:rStyle w:val="SubtleEmphasis"/>
          <w:rFonts w:cs="Arial"/>
          <w:b w:val="0"/>
          <w:i w:val="0"/>
          <w:iCs w:val="0"/>
          <w:color w:val="auto"/>
          <w:sz w:val="28"/>
          <w:szCs w:val="36"/>
        </w:rPr>
      </w:pPr>
      <w:r w:rsidRPr="00EB3534">
        <w:rPr>
          <w:b w:val="0"/>
          <w:color w:val="auto"/>
          <w:sz w:val="20"/>
        </w:rPr>
        <w:t xml:space="preserve">Slika </w:t>
      </w:r>
      <w:r>
        <w:rPr>
          <w:b w:val="0"/>
          <w:color w:val="auto"/>
          <w:sz w:val="20"/>
        </w:rPr>
        <w:t>4.1: Gluon Scene Builder logo</w:t>
      </w:r>
    </w:p>
    <w:p w:rsidR="00D40037" w:rsidRDefault="00D40037" w:rsidP="00EB3534">
      <w:pPr>
        <w:rPr>
          <w:rStyle w:val="SubtleEmphasis"/>
          <w:rFonts w:cs="Arial"/>
          <w:b/>
          <w:i w:val="0"/>
          <w:iCs w:val="0"/>
          <w:color w:val="auto"/>
          <w:sz w:val="24"/>
        </w:rPr>
      </w:pPr>
    </w:p>
    <w:p w:rsidR="00D40037" w:rsidRDefault="00D40037" w:rsidP="00D40037">
      <w:pPr>
        <w:rPr>
          <w:rStyle w:val="SubtleEmphasis"/>
          <w:rFonts w:cs="Arial"/>
          <w:b/>
          <w:i w:val="0"/>
          <w:iCs w:val="0"/>
          <w:color w:val="auto"/>
          <w:sz w:val="24"/>
        </w:rPr>
      </w:pPr>
    </w:p>
    <w:p w:rsidR="00EB3534" w:rsidRDefault="00205045" w:rsidP="00EB3534">
      <w:pPr>
        <w:ind w:left="720" w:hanging="720"/>
        <w:rPr>
          <w:rStyle w:val="SubtleEmphasis"/>
          <w:rFonts w:cs="Arial"/>
          <w:b/>
          <w:i w:val="0"/>
          <w:iCs w:val="0"/>
          <w:color w:val="auto"/>
          <w:sz w:val="24"/>
        </w:rPr>
      </w:pPr>
      <w:r>
        <w:rPr>
          <w:rStyle w:val="SubtleEmphasis"/>
          <w:rFonts w:cs="Arial"/>
          <w:b/>
          <w:i w:val="0"/>
          <w:iCs w:val="0"/>
          <w:color w:val="auto"/>
          <w:sz w:val="24"/>
        </w:rPr>
        <w:t>4.2</w:t>
      </w:r>
      <w:r>
        <w:rPr>
          <w:rStyle w:val="SubtleEmphasis"/>
          <w:rFonts w:cs="Arial"/>
          <w:b/>
          <w:i w:val="0"/>
          <w:iCs w:val="0"/>
          <w:color w:val="auto"/>
          <w:sz w:val="24"/>
        </w:rPr>
        <w:tab/>
        <w:t>Povezivanje GUI-a aplikacije pomoću Scene Builder</w:t>
      </w:r>
      <w:r w:rsidR="00C22132">
        <w:rPr>
          <w:rStyle w:val="SubtleEmphasis"/>
          <w:rFonts w:cs="Arial"/>
          <w:b/>
          <w:i w:val="0"/>
          <w:iCs w:val="0"/>
          <w:color w:val="auto"/>
          <w:sz w:val="24"/>
        </w:rPr>
        <w:t>-</w:t>
      </w:r>
      <w:r>
        <w:rPr>
          <w:rStyle w:val="SubtleEmphasis"/>
          <w:rFonts w:cs="Arial"/>
          <w:b/>
          <w:i w:val="0"/>
          <w:iCs w:val="0"/>
          <w:color w:val="auto"/>
          <w:sz w:val="24"/>
        </w:rPr>
        <w:t>a</w:t>
      </w:r>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 xml:space="preserve">Da bi se Scene Builder mogao koristiti potrebno ga je prvo skinuti s Gluon-ove web stranice </w:t>
      </w:r>
      <w:hyperlink r:id="rId16" w:history="1">
        <w:r w:rsidRPr="001708C0">
          <w:rPr>
            <w:rStyle w:val="Hyperlink"/>
            <w:rFonts w:cs="Arial"/>
            <w:szCs w:val="22"/>
          </w:rPr>
          <w:t>https://gluonhq.com</w:t>
        </w:r>
      </w:hyperlink>
      <w:r>
        <w:rPr>
          <w:rStyle w:val="SubtleEmphasis"/>
          <w:rFonts w:cs="Arial"/>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2F0108A8" wp14:editId="55B5D7F1">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Default="00AF42EE" w:rsidP="00AF42EE">
      <w:pPr>
        <w:pStyle w:val="Caption"/>
        <w:spacing w:before="220" w:after="220"/>
        <w:jc w:val="center"/>
        <w:rPr>
          <w:b w:val="0"/>
          <w:color w:val="auto"/>
          <w:sz w:val="20"/>
        </w:rPr>
      </w:pPr>
      <w:r w:rsidRPr="00AF42EE">
        <w:rPr>
          <w:b w:val="0"/>
          <w:color w:val="auto"/>
          <w:sz w:val="20"/>
        </w:rPr>
        <w:t xml:space="preserve">Slika </w:t>
      </w:r>
      <w:r>
        <w:rPr>
          <w:b w:val="0"/>
          <w:color w:val="auto"/>
          <w:sz w:val="20"/>
        </w:rPr>
        <w:t>4.2: Otvaranje Scene Builder-a</w:t>
      </w:r>
    </w:p>
    <w:p w:rsidR="00AF42EE" w:rsidRDefault="00AF42EE" w:rsidP="00AF42EE">
      <w:r>
        <w:t xml:space="preserve">Zatim je potrebno desnim klikom na </w:t>
      </w:r>
      <w:r w:rsidRPr="00AF42EE">
        <w:rPr>
          <w:i/>
        </w:rPr>
        <w:t>FXML</w:t>
      </w:r>
      <w:r>
        <w:rPr>
          <w:i/>
        </w:rPr>
        <w:t xml:space="preserve"> </w:t>
      </w:r>
      <w:r>
        <w:t>datoteku iz projekta odabrati opciju „</w:t>
      </w:r>
      <w:r w:rsidRPr="00AF42EE">
        <w:rPr>
          <w:i/>
        </w:rPr>
        <w:t>Open in SceneBuilder</w:t>
      </w:r>
      <w:r>
        <w:t>“.</w:t>
      </w:r>
    </w:p>
    <w:p w:rsidR="00AF42EE" w:rsidRDefault="00AF42EE" w:rsidP="00AF42EE">
      <w:pPr>
        <w:keepNext/>
      </w:pPr>
      <w:r>
        <w:rPr>
          <w:noProof/>
          <w:lang w:val="en-US"/>
        </w:rPr>
        <w:lastRenderedPageBreak/>
        <w:drawing>
          <wp:inline distT="0" distB="0" distL="0" distR="0" wp14:anchorId="3C2A1A42" wp14:editId="363E2A6C">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Default="00AF42EE" w:rsidP="00AF42EE">
      <w:pPr>
        <w:pStyle w:val="Caption"/>
        <w:spacing w:before="220" w:after="220"/>
        <w:jc w:val="center"/>
        <w:rPr>
          <w:b w:val="0"/>
          <w:color w:val="auto"/>
          <w:sz w:val="20"/>
        </w:rPr>
      </w:pPr>
      <w:r w:rsidRPr="00AF42EE">
        <w:rPr>
          <w:b w:val="0"/>
          <w:color w:val="auto"/>
          <w:sz w:val="20"/>
        </w:rPr>
        <w:t xml:space="preserve">Slika </w:t>
      </w:r>
      <w:r>
        <w:rPr>
          <w:b w:val="0"/>
          <w:color w:val="auto"/>
          <w:sz w:val="20"/>
        </w:rPr>
        <w:t>4.3: Postavljanje kontrolera preko Scene Buildera</w:t>
      </w:r>
    </w:p>
    <w:p w:rsidR="00AF42EE" w:rsidRDefault="00AF42EE" w:rsidP="00AF42EE">
      <w:r>
        <w:t xml:space="preserve">Kada se Scene Builder otvori potrebno je u donjem desnom kutu u prozoru „Controller Class“ odabrati određeni kontroler za našu </w:t>
      </w:r>
      <w:r w:rsidRPr="00AF42EE">
        <w:rPr>
          <w:i/>
        </w:rPr>
        <w:t>FXML</w:t>
      </w:r>
      <w:r>
        <w:rPr>
          <w:i/>
        </w:rPr>
        <w:t xml:space="preserve"> </w:t>
      </w:r>
      <w:r>
        <w:t>datoteku. Ona će tim postupkom automatski stvoriti u sebi kod za povezivanje sa kontrolerom.</w:t>
      </w:r>
    </w:p>
    <w:p w:rsidR="00AF42EE" w:rsidRDefault="00AF42EE" w:rsidP="00AF42EE">
      <w:pPr>
        <w:keepNext/>
        <w:jc w:val="center"/>
      </w:pPr>
      <w:r>
        <w:rPr>
          <w:noProof/>
          <w:lang w:val="en-US"/>
        </w:rPr>
        <w:lastRenderedPageBreak/>
        <w:drawing>
          <wp:inline distT="0" distB="0" distL="0" distR="0" wp14:anchorId="09EE3FEA" wp14:editId="14169CD9">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AF42EE" w:rsidP="00AF42EE">
      <w:pPr>
        <w:pStyle w:val="Caption"/>
        <w:spacing w:before="220" w:after="220"/>
        <w:jc w:val="center"/>
        <w:rPr>
          <w:b w:val="0"/>
          <w:color w:val="auto"/>
          <w:sz w:val="20"/>
        </w:rPr>
      </w:pPr>
      <w:r w:rsidRPr="00AF42EE">
        <w:rPr>
          <w:b w:val="0"/>
          <w:color w:val="auto"/>
          <w:sz w:val="20"/>
        </w:rPr>
        <w:t xml:space="preserve">Slika </w:t>
      </w:r>
      <w:r>
        <w:rPr>
          <w:b w:val="0"/>
          <w:color w:val="auto"/>
          <w:sz w:val="20"/>
        </w:rPr>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t xml:space="preserve"> kontroleru sa </w:t>
      </w:r>
      <w:r w:rsidRPr="00AF42EE">
        <w:rPr>
          <w:i/>
        </w:rPr>
        <w:t>FXML</w:t>
      </w:r>
      <w:r>
        <w:t xml:space="preserve"> da</w:t>
      </w:r>
      <w:r w:rsidR="00F764DA">
        <w:t xml:space="preserve">totekom. Pomoću Scene Buildera to se radi tako što se odabere „Code“ prozor i u polje „fx:id“ se upiše ID elementa u ovom slučaju </w:t>
      </w:r>
      <w:r w:rsidR="00F764DA" w:rsidRPr="00F764DA">
        <w:rPr>
          <w:i/>
        </w:rPr>
        <w:t>Button-a</w:t>
      </w:r>
      <w:r w:rsidR="00F764DA">
        <w:t xml:space="preserve"> </w:t>
      </w:r>
      <w:r w:rsidR="00F764DA" w:rsidRPr="00F764DA">
        <w:rPr>
          <w:i/>
        </w:rPr>
        <w:t>Options</w:t>
      </w:r>
      <w:r w:rsidR="00F764DA">
        <w:rPr>
          <w:i/>
        </w:rPr>
        <w:t xml:space="preserve"> </w:t>
      </w:r>
      <w:r w:rsidR="00F764DA">
        <w:t xml:space="preserve">i u polje „On Action“ se odabere funkcija iz kontrolera koja je predviđena da se izvrši na korisnikovu interakciju s </w:t>
      </w:r>
      <w:r w:rsidR="00F764DA" w:rsidRPr="00F764DA">
        <w:rPr>
          <w:i/>
        </w:rPr>
        <w:t>Options Button-om</w:t>
      </w:r>
      <w:r w:rsidR="00F764DA">
        <w:rPr>
          <w:i/>
        </w:rPr>
        <w:t>.</w:t>
      </w:r>
    </w:p>
    <w:p w:rsidR="00F764DA" w:rsidRDefault="00C22132" w:rsidP="00C22132">
      <w:pPr>
        <w:ind w:left="720" w:hanging="720"/>
        <w:rPr>
          <w:b/>
          <w:sz w:val="24"/>
        </w:rPr>
      </w:pPr>
      <w:r>
        <w:rPr>
          <w:b/>
          <w:sz w:val="24"/>
        </w:rPr>
        <w:t>4.3 Umetanje CSS-a pomoću Scene Builder-a</w:t>
      </w:r>
    </w:p>
    <w:p w:rsidR="00C22132" w:rsidRDefault="00C22132" w:rsidP="00C22132">
      <w:r>
        <w:t xml:space="preserve">Scene Builder nudi mogućnost umetanja </w:t>
      </w:r>
      <w:r w:rsidRPr="00C22132">
        <w:rPr>
          <w:i/>
        </w:rPr>
        <w:t>CSS</w:t>
      </w:r>
      <w:r>
        <w:t xml:space="preserve"> koda u </w:t>
      </w:r>
      <w:r w:rsidRPr="00C22132">
        <w:rPr>
          <w:i/>
        </w:rPr>
        <w:t>FXML</w:t>
      </w:r>
      <w:r>
        <w:rPr>
          <w:i/>
        </w:rPr>
        <w:t xml:space="preserve"> </w:t>
      </w:r>
      <w:r>
        <w:t xml:space="preserve">datoteku. Da bi se to uradilo potrebno je imati </w:t>
      </w:r>
      <w:r>
        <w:rPr>
          <w:i/>
        </w:rPr>
        <w:t xml:space="preserve">CSS </w:t>
      </w:r>
      <w:r>
        <w:t>datoteku u projektu.</w:t>
      </w:r>
    </w:p>
    <w:p w:rsidR="006D6AF3" w:rsidRDefault="006D6AF3" w:rsidP="006D6AF3">
      <w:pPr>
        <w:keepNext/>
        <w:jc w:val="center"/>
      </w:pPr>
      <w:r>
        <w:rPr>
          <w:noProof/>
          <w:lang w:val="en-US"/>
        </w:rPr>
        <w:lastRenderedPageBreak/>
        <w:drawing>
          <wp:inline distT="0" distB="0" distL="0" distR="0" wp14:anchorId="428BE415" wp14:editId="0BB9DCC3">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6D6AF3" w:rsidP="006D6AF3">
      <w:pPr>
        <w:pStyle w:val="Caption"/>
        <w:spacing w:before="220" w:after="220"/>
        <w:jc w:val="center"/>
        <w:rPr>
          <w:b w:val="0"/>
          <w:color w:val="auto"/>
          <w:sz w:val="20"/>
        </w:rPr>
      </w:pPr>
      <w:r w:rsidRPr="006D6AF3">
        <w:rPr>
          <w:b w:val="0"/>
          <w:color w:val="auto"/>
          <w:sz w:val="20"/>
        </w:rPr>
        <w:t xml:space="preserve">Slika </w:t>
      </w:r>
      <w:r>
        <w:rPr>
          <w:b w:val="0"/>
          <w:color w:val="auto"/>
          <w:sz w:val="20"/>
        </w:rPr>
        <w:t>4.5: Postavlj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Pr>
        <w:spacing w:before="800" w:after="760"/>
        <w:ind w:left="431" w:hanging="431"/>
        <w:rPr>
          <w:b/>
          <w:sz w:val="36"/>
        </w:rPr>
      </w:pPr>
      <w:r>
        <w:rPr>
          <w:b/>
          <w:sz w:val="36"/>
        </w:rPr>
        <w:lastRenderedPageBreak/>
        <w:t>5</w:t>
      </w:r>
      <w:r>
        <w:rPr>
          <w:b/>
          <w:sz w:val="36"/>
        </w:rPr>
        <w:tab/>
      </w:r>
      <w:r w:rsidR="00EB3959">
        <w:rPr>
          <w:b/>
          <w:sz w:val="36"/>
        </w:rPr>
        <w:t>MULTIMEDIJA</w:t>
      </w:r>
    </w:p>
    <w:p w:rsidR="006D6AF3" w:rsidRDefault="00B40042" w:rsidP="006D6AF3">
      <w:pPr>
        <w:ind w:left="720" w:hanging="720"/>
        <w:rPr>
          <w:b/>
          <w:sz w:val="24"/>
        </w:rPr>
      </w:pPr>
      <w:r>
        <w:rPr>
          <w:b/>
          <w:sz w:val="24"/>
        </w:rPr>
        <w:t>5.1</w:t>
      </w:r>
      <w:r>
        <w:rPr>
          <w:b/>
          <w:sz w:val="24"/>
        </w:rPr>
        <w:tab/>
        <w:t>Java Media</w:t>
      </w:r>
    </w:p>
    <w:p w:rsidR="00B40042" w:rsidRDefault="00B40042" w:rsidP="00B40042">
      <w:r>
        <w:t>U ovom podpoglavlju predstavljeni su osnovni pojmovi o Java Media. Formati koje podržava Java Media su: AAC,AIFF,WAV,MP3. Podrška za specifične formate ovisi o platformi, neke značajke i formati ne treba posebno instalirati dok neki zah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 služi samo za čitanje datoteke koju želimo reproducirati pomoću </w:t>
      </w:r>
      <w:r w:rsidRPr="00ED6986">
        <w:rPr>
          <w:i/>
        </w:rPr>
        <w:t>MediaPlayer-a</w:t>
      </w:r>
      <w:r>
        <w:t xml:space="preserve"> za zvuk i </w:t>
      </w:r>
      <w:r w:rsidRPr="00ED6986">
        <w:rPr>
          <w:i/>
        </w:rPr>
        <w:t>MediaView-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DD66D6">
        <w:fldChar w:fldCharType="begin" w:fldLock="1"/>
      </w:r>
      <w:r w:rsidR="00485071">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8]","plainTextFormattedCitation":"[8]","previouslyFormattedCitation":"[8]"},"properties":{"noteIndex":0},"schema":"https://github.com/citation-style-language/schema/raw/master/csl-citation.json"}</w:instrText>
      </w:r>
      <w:r w:rsidR="00DD66D6">
        <w:fldChar w:fldCharType="separate"/>
      </w:r>
      <w:r w:rsidR="00485071" w:rsidRPr="00485071">
        <w:rPr>
          <w:noProof/>
        </w:rPr>
        <w:t>[8]</w:t>
      </w:r>
      <w:r w:rsidR="00DD66D6">
        <w:fldChar w:fldCharType="end"/>
      </w:r>
    </w:p>
    <w:p w:rsidR="00ED6986" w:rsidRDefault="00ED6986" w:rsidP="00D451F0">
      <w:r w:rsidRPr="00ED6986">
        <w:t xml:space="preserve">U projektu se koriste </w:t>
      </w:r>
      <w:r w:rsidRPr="00ED6986">
        <w:rPr>
          <w:i/>
        </w:rPr>
        <w:t>AudioClip</w:t>
      </w:r>
      <w:r w:rsidRPr="00ED6986">
        <w:t>,</w:t>
      </w:r>
      <w:r w:rsidRPr="00ED6986">
        <w:rPr>
          <w:i/>
        </w:rPr>
        <w:t>MediaPlayer</w:t>
      </w:r>
      <w:r w:rsidRPr="00ED6986">
        <w:t xml:space="preserve"> i </w:t>
      </w:r>
      <w:r w:rsidRPr="00ED6986">
        <w:rPr>
          <w:i/>
        </w:rPr>
        <w:t>Media</w:t>
      </w:r>
      <w:r w:rsidRPr="00ED6986">
        <w:t>.</w:t>
      </w:r>
    </w:p>
    <w:p w:rsidR="00ED6986" w:rsidRDefault="00ED6986" w:rsidP="00ED6986">
      <w:pPr>
        <w:ind w:left="720" w:hanging="720"/>
        <w:rPr>
          <w:b/>
          <w:sz w:val="24"/>
        </w:rPr>
      </w:pPr>
      <w:r>
        <w:rPr>
          <w:b/>
          <w:sz w:val="24"/>
        </w:rPr>
        <w:t>5.2</w:t>
      </w:r>
      <w:r>
        <w:rPr>
          <w:b/>
          <w:sz w:val="24"/>
        </w:rPr>
        <w:tab/>
        <w:t>Upotreba AudioClip-a</w:t>
      </w:r>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F449E3" w:rsidP="00F449E3">
      <w:pPr>
        <w:jc w:val="center"/>
        <w:rPr>
          <w:sz w:val="20"/>
        </w:rPr>
      </w:pPr>
      <w:r>
        <w:rPr>
          <w:sz w:val="20"/>
        </w:rPr>
        <w:lastRenderedPageBreak/>
        <w:t>Kod 5.1: Upotreba AudioClip-a u GameController.java</w:t>
      </w:r>
    </w:p>
    <w:p w:rsidR="00F449E3" w:rsidRPr="00797901" w:rsidRDefault="00F449E3" w:rsidP="00F449E3">
      <w:pPr>
        <w:rPr>
          <w:rFonts w:cs="Arial"/>
        </w:rPr>
      </w:pPr>
      <w:r>
        <w:t xml:space="preserve">U navedenom kodu vidimo uporabu AudioClip-a u kontroleru GameController. Da bi se AudioClip mogao koristiti potrebno je koristiti statičku funkciju klase Applet </w:t>
      </w:r>
      <w:r w:rsidRPr="00F449E3">
        <w:rPr>
          <w:rFonts w:ascii="Courier New" w:hAnsi="Courier New" w:cs="Courier New"/>
          <w:sz w:val="20"/>
        </w:rPr>
        <w:t>.newAudioClip()</w:t>
      </w:r>
      <w:r w:rsidRPr="00F449E3">
        <w:rPr>
          <w:sz w:val="20"/>
        </w:rPr>
        <w:t xml:space="preserve"> </w:t>
      </w:r>
      <w:r>
        <w:t xml:space="preserve">koja prima parametre putanje koja vodi na mjesto u kojem je smještena </w:t>
      </w:r>
      <w:r w:rsidRPr="00F449E3">
        <w:rPr>
          <w:i/>
        </w:rPr>
        <w:t>WAV</w:t>
      </w:r>
      <w:r>
        <w:t xml:space="preserve"> datoteka</w:t>
      </w:r>
      <w:r>
        <w:rPr>
          <w:i/>
        </w:rPr>
        <w:t xml:space="preserve"> </w:t>
      </w:r>
      <w:r>
        <w:t xml:space="preserve">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ascii="Courier New" w:hAnsi="Courier New" w:cs="Courier New"/>
          <w:sz w:val="20"/>
        </w:rPr>
        <w:t xml:space="preserve"> </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797901" w:rsidP="00F449E3">
      <w:pPr>
        <w:rPr>
          <w:rFonts w:cs="Arial"/>
          <w:szCs w:val="22"/>
        </w:rPr>
      </w:pPr>
      <w:r>
        <w:rPr>
          <w:rFonts w:cs="Arial"/>
        </w:rPr>
        <w:t xml:space="preserve">Kada su datoteke postavljenje potrebno je složiti kodsku logiku kojom će se one reproducirati. Na primjeru događaja na klik jednog od </w:t>
      </w:r>
      <w:r w:rsidRPr="00797901">
        <w:rPr>
          <w:rFonts w:cs="Arial"/>
          <w:i/>
        </w:rPr>
        <w:t>Button-a</w:t>
      </w:r>
      <w:r>
        <w:rPr>
          <w:rFonts w:cs="Arial"/>
        </w:rPr>
        <w:t xml:space="preserve"> s ponuđenim odgovorom </w:t>
      </w:r>
      <w:r w:rsidRPr="00F449E3">
        <w:rPr>
          <w:rFonts w:ascii="Courier New" w:hAnsi="Courier New" w:cs="Courier New"/>
          <w:sz w:val="20"/>
        </w:rPr>
        <w:t>public void btn1Click(ActionEvent e)</w:t>
      </w:r>
      <w:r>
        <w:rPr>
          <w:rFonts w:ascii="Courier New" w:hAnsi="Courier New" w:cs="Courier New"/>
          <w:sz w:val="20"/>
        </w:rPr>
        <w:t xml:space="preserve"> </w:t>
      </w:r>
      <w:r>
        <w:rPr>
          <w:rFonts w:cs="Arial"/>
          <w:szCs w:val="22"/>
        </w:rPr>
        <w:t xml:space="preserve">u slučaju točnog odgovora reproducira se AudioClip </w:t>
      </w:r>
      <w:r w:rsidRPr="00797901">
        <w:rPr>
          <w:rFonts w:ascii="Courier New" w:hAnsi="Courier New" w:cs="Courier New"/>
          <w:sz w:val="20"/>
          <w:szCs w:val="20"/>
        </w:rPr>
        <w:t>clipY</w:t>
      </w:r>
      <w:r>
        <w:rPr>
          <w:rFonts w:cs="Arial"/>
          <w:szCs w:val="22"/>
        </w:rPr>
        <w:t xml:space="preserve"> metodom .</w:t>
      </w:r>
      <w:r w:rsidRPr="00797901">
        <w:rPr>
          <w:rFonts w:ascii="Courier New" w:hAnsi="Courier New" w:cs="Courier New"/>
          <w:sz w:val="20"/>
          <w:szCs w:val="22"/>
        </w:rPr>
        <w:t>play()</w:t>
      </w:r>
      <w:r>
        <w:rPr>
          <w:rFonts w:cs="Arial"/>
          <w:szCs w:val="22"/>
        </w:rPr>
        <w:t xml:space="preserve">, te se logika koda nastavlja izvršavati (uvećavanje rezultata </w:t>
      </w:r>
      <w:r w:rsidRPr="00797901">
        <w:rPr>
          <w:rFonts w:ascii="Courier New" w:hAnsi="Courier New" w:cs="Courier New"/>
          <w:sz w:val="20"/>
          <w:szCs w:val="20"/>
        </w:rPr>
        <w:t>rez</w:t>
      </w:r>
      <w:r>
        <w:rPr>
          <w:rFonts w:cs="Arial"/>
          <w:szCs w:val="22"/>
        </w:rPr>
        <w:t xml:space="preserve"> za određeni broj s obzirom na težinu </w:t>
      </w:r>
      <w:r w:rsidRPr="00797901">
        <w:rPr>
          <w:rFonts w:ascii="Courier New" w:hAnsi="Courier New" w:cs="Courier New"/>
          <w:sz w:val="20"/>
          <w:szCs w:val="20"/>
        </w:rPr>
        <w:t>MenuController.tezina</w:t>
      </w:r>
      <w:r>
        <w:rPr>
          <w:rFonts w:cs="Arial"/>
          <w:szCs w:val="22"/>
        </w:rPr>
        <w:t xml:space="preserve"> i promjena pitanja funkcijom </w:t>
      </w:r>
      <w:r w:rsidRPr="00797901">
        <w:rPr>
          <w:rFonts w:ascii="Courier New" w:hAnsi="Courier New" w:cs="Courier New"/>
          <w:sz w:val="20"/>
          <w:szCs w:val="20"/>
        </w:rPr>
        <w:t>zamjeni()</w:t>
      </w:r>
      <w:r>
        <w:rPr>
          <w:rFonts w:cs="Arial"/>
          <w:szCs w:val="22"/>
        </w:rPr>
        <w:t xml:space="preserve"> ). Kada korisnik odgovori pogrešno reporducira se </w:t>
      </w:r>
      <w:r w:rsidRPr="00797901">
        <w:rPr>
          <w:rFonts w:ascii="Courier New" w:hAnsi="Courier New" w:cs="Courier New"/>
          <w:sz w:val="20"/>
          <w:szCs w:val="20"/>
        </w:rPr>
        <w:t>clipN</w:t>
      </w:r>
      <w:r w:rsidR="006F664A">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sidR="006F664A">
        <w:rPr>
          <w:rFonts w:ascii="Courier New" w:hAnsi="Courier New" w:cs="Courier New"/>
          <w:sz w:val="20"/>
        </w:rPr>
        <w:t xml:space="preserve"> </w:t>
      </w:r>
      <w:r w:rsidR="006F664A">
        <w:rPr>
          <w:rFonts w:cs="Arial"/>
          <w:szCs w:val="22"/>
        </w:rPr>
        <w:t>za jedan,provjeravanje da li je korisnik izgubio i promjena pitanja ).</w:t>
      </w:r>
    </w:p>
    <w:p w:rsidR="006F664A" w:rsidRDefault="006F664A" w:rsidP="006F664A">
      <w:pPr>
        <w:ind w:left="720" w:hanging="720"/>
        <w:rPr>
          <w:rFonts w:cs="Arial"/>
          <w:b/>
          <w:sz w:val="24"/>
          <w:szCs w:val="22"/>
        </w:rPr>
      </w:pPr>
      <w:r>
        <w:rPr>
          <w:rFonts w:cs="Arial"/>
          <w:b/>
          <w:sz w:val="24"/>
          <w:szCs w:val="22"/>
        </w:rPr>
        <w:t>5.3</w:t>
      </w:r>
      <w:r>
        <w:rPr>
          <w:rFonts w:cs="Arial"/>
          <w:b/>
          <w:sz w:val="24"/>
          <w:szCs w:val="22"/>
        </w:rPr>
        <w:tab/>
        <w:t>Upotreba MediaPlayer-a</w:t>
      </w:r>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Da bi se </w:t>
      </w:r>
      <w:r w:rsidRPr="006F664A">
        <w:rPr>
          <w:rFonts w:cs="Arial"/>
          <w:i/>
          <w:szCs w:val="22"/>
        </w:rPr>
        <w:t>MediaPlayer</w:t>
      </w:r>
      <w:r>
        <w:rPr>
          <w:rFonts w:cs="Arial"/>
          <w:szCs w:val="22"/>
        </w:rPr>
        <w:t xml:space="preserve"> mogla koristiti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Pr="006F664A">
        <w:rPr>
          <w:rFonts w:cs="Arial"/>
          <w:i/>
          <w:szCs w:val="22"/>
        </w:rPr>
        <w:t>MediaPlayer-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w:t>
            </w: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r w:rsidR="00556034" w:rsidRPr="00556034">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 5.2: Postavljanje MediaPlayer-a u MenuController.java</w:t>
      </w:r>
    </w:p>
    <w:p w:rsidR="00556034" w:rsidRDefault="00556034" w:rsidP="00556034">
      <w:pPr>
        <w:rPr>
          <w:szCs w:val="22"/>
        </w:rPr>
      </w:pPr>
      <w:r>
        <w:rPr>
          <w:szCs w:val="22"/>
        </w:rPr>
        <w:t xml:space="preserve">U navedenom kodu prikazane su varijable i funkcije koje sudjeluju u reprodukciji MediaPlayer-a.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Pr>
          <w:szCs w:val="22"/>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95D75">
        <w:rPr>
          <w:szCs w:val="22"/>
        </w:rPr>
        <w:t xml:space="preserve"> i ImageView-a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sidRPr="00F3227B">
        <w:rPr>
          <w:sz w:val="20"/>
          <w:szCs w:val="22"/>
        </w:rPr>
        <w:t xml:space="preserve"> </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F3227B">
        <w:rPr>
          <w:szCs w:val="22"/>
        </w:rPr>
        <w:t xml:space="preserve"> Manipulacija MediaPlayer-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szCs w:val="22"/>
              </w:rPr>
            </w:pPr>
            <w:r>
              <w:rPr>
                <w:rFonts w:ascii="Courier New" w:hAnsi="Courier New" w:cs="Courier New"/>
                <w:sz w:val="20"/>
                <w:szCs w:val="22"/>
              </w:rPr>
              <w:t>Public void initialize(){</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MenuController.mediaPlayer.setOnEndOfMedia(new Runnabl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lastRenderedPageBreak/>
              <w:t xml:space="preserve">            public void run()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MenuController.mediaPlayer.stop();</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MenuController.mediaPlayer.play();</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r>
              <w:rPr>
                <w:rFonts w:ascii="Courier New" w:hAnsi="Courier New" w:cs="Courier New"/>
                <w:sz w:val="20"/>
                <w:szCs w:val="22"/>
              </w:rPr>
              <w:t xml:space="preserve"> MenuController.running = true;</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 xml:space="preserve">        });</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Pr="00F3227B" w:rsidRDefault="00F3227B" w:rsidP="00F3227B">
            <w:pPr>
              <w:spacing w:before="0" w:after="0"/>
              <w:rPr>
                <w:rFonts w:ascii="Courier New" w:hAnsi="Courier New" w:cs="Courier New"/>
                <w:sz w:val="20"/>
                <w:szCs w:val="22"/>
              </w:rPr>
            </w:pPr>
            <w:r w:rsidRPr="00F3227B">
              <w:rPr>
                <w:rFonts w:ascii="Courier New" w:hAnsi="Courier New" w:cs="Courier New"/>
                <w:sz w:val="20"/>
                <w:szCs w:val="22"/>
              </w:rPr>
              <w:t>.</w:t>
            </w:r>
          </w:p>
          <w:p w:rsidR="00F3227B" w:rsidRDefault="00F3227B" w:rsidP="00F3227B">
            <w:pPr>
              <w:spacing w:before="0" w:after="0"/>
              <w:rPr>
                <w:szCs w:val="22"/>
              </w:rPr>
            </w:pPr>
            <w:r w:rsidRPr="00F3227B">
              <w:rPr>
                <w:rFonts w:ascii="Courier New" w:hAnsi="Courier New" w:cs="Courier New"/>
                <w:sz w:val="20"/>
                <w:szCs w:val="22"/>
              </w:rPr>
              <w:t>.</w:t>
            </w:r>
          </w:p>
        </w:tc>
      </w:tr>
    </w:tbl>
    <w:p w:rsidR="00F3227B" w:rsidRDefault="00192456" w:rsidP="00F3227B">
      <w:pPr>
        <w:jc w:val="center"/>
        <w:rPr>
          <w:sz w:val="20"/>
          <w:szCs w:val="22"/>
        </w:rPr>
      </w:pPr>
      <w:r>
        <w:rPr>
          <w:sz w:val="20"/>
          <w:szCs w:val="22"/>
        </w:rPr>
        <w:lastRenderedPageBreak/>
        <w:t xml:space="preserve">Kod 5.3: Upravljanje MediaPlayer-om iz drugog kontrolera </w:t>
      </w:r>
    </w:p>
    <w:p w:rsidR="00192456" w:rsidRDefault="00192456" w:rsidP="00192456">
      <w:pPr>
        <w:rPr>
          <w:rFonts w:cs="Arial"/>
          <w:szCs w:val="22"/>
        </w:rPr>
      </w:pPr>
      <w:r>
        <w:rPr>
          <w:szCs w:val="22"/>
        </w:rPr>
        <w:t xml:space="preserve">Postavljanje statičkog MediaPlayer-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Pr="00192456">
        <w:rPr>
          <w:rFonts w:ascii="Courier New" w:hAnsi="Courier New" w:cs="Courier New"/>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EB3959">
      <w:pPr>
        <w:spacing w:before="800" w:after="760"/>
        <w:ind w:left="431" w:hanging="431"/>
        <w:rPr>
          <w:rFonts w:cs="Arial"/>
          <w:b/>
          <w:sz w:val="36"/>
          <w:szCs w:val="36"/>
        </w:rPr>
      </w:pPr>
      <w:r>
        <w:rPr>
          <w:rFonts w:cs="Arial"/>
          <w:b/>
          <w:sz w:val="36"/>
          <w:szCs w:val="36"/>
        </w:rPr>
        <w:lastRenderedPageBreak/>
        <w:t>6</w:t>
      </w:r>
      <w:r>
        <w:rPr>
          <w:rFonts w:cs="Arial"/>
          <w:b/>
          <w:sz w:val="36"/>
          <w:szCs w:val="36"/>
        </w:rPr>
        <w:tab/>
        <w:t>DRETVE</w:t>
      </w:r>
    </w:p>
    <w:p w:rsidR="00EB3959" w:rsidRDefault="00EB3959" w:rsidP="00EB3959">
      <w:pPr>
        <w:ind w:left="720" w:hanging="720"/>
        <w:rPr>
          <w:rFonts w:cs="Arial"/>
          <w:b/>
          <w:sz w:val="24"/>
          <w:szCs w:val="36"/>
        </w:rPr>
      </w:pPr>
      <w:r>
        <w:rPr>
          <w:rFonts w:cs="Arial"/>
          <w:b/>
          <w:sz w:val="24"/>
          <w:szCs w:val="36"/>
        </w:rPr>
        <w:t>6.1</w:t>
      </w:r>
      <w:r>
        <w:rPr>
          <w:rFonts w:cs="Arial"/>
          <w:b/>
          <w:sz w:val="24"/>
          <w:szCs w:val="36"/>
        </w:rPr>
        <w:tab/>
        <w:t>Što su dretve i čemu služe</w:t>
      </w:r>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 xml:space="preserve">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ijskog sustava. Da bi se u Java-programu mogle koristiti dret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 xml:space="preserve">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 sakupljanje događaja vrši se u posebnoj drevi. Isto tako, garbage collector radi u zasebnoj dretvi. </w:t>
      </w:r>
    </w:p>
    <w:p w:rsidR="00B146BA" w:rsidRDefault="00B146BA" w:rsidP="00B146BA">
      <w:pPr>
        <w:rPr>
          <w:rFonts w:cs="Arial"/>
          <w:szCs w:val="22"/>
        </w:rPr>
      </w:pPr>
      <w:r>
        <w:rPr>
          <w:rFonts w:cs="Arial"/>
          <w:szCs w:val="22"/>
        </w:rPr>
        <w:t>Uporeba dretvi učestala je u industriji računalnih igara,stoga kompleksnije igre zahtjevaju jače i brze procesore kako bi dretve bolje obavljale zadane zadatke. Projekt na kojem se bazira ovaj rad sama po sebi je računalna igrica stoga i ona sadrži dretve.</w:t>
      </w:r>
      <w:r w:rsidR="00DD66D6">
        <w:rPr>
          <w:rFonts w:cs="Arial"/>
          <w:szCs w:val="22"/>
        </w:rPr>
        <w:fldChar w:fldCharType="begin" w:fldLock="1"/>
      </w:r>
      <w:r w:rsidR="00485071">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9]","plainTextFormattedCitation":"[9]","previouslyFormattedCitation":"[9]"},"properties":{"noteIndex":0},"schema":"https://github.com/citation-style-language/schema/raw/master/csl-citation.json"}</w:instrText>
      </w:r>
      <w:r w:rsidR="00DD66D6">
        <w:rPr>
          <w:rFonts w:cs="Arial"/>
          <w:szCs w:val="22"/>
        </w:rPr>
        <w:fldChar w:fldCharType="separate"/>
      </w:r>
      <w:r w:rsidR="00485071" w:rsidRPr="00485071">
        <w:rPr>
          <w:rFonts w:cs="Arial"/>
          <w:noProof/>
          <w:szCs w:val="22"/>
        </w:rPr>
        <w:t>[9]</w:t>
      </w:r>
      <w:r w:rsidR="00DD66D6">
        <w:rPr>
          <w:rFonts w:cs="Arial"/>
          <w:szCs w:val="22"/>
        </w:rPr>
        <w:fldChar w:fldCharType="end"/>
      </w:r>
    </w:p>
    <w:p w:rsidR="00B146BA" w:rsidRDefault="00B146BA" w:rsidP="00B146BA">
      <w:pPr>
        <w:ind w:left="720" w:hanging="720"/>
        <w:rPr>
          <w:rFonts w:cs="Arial"/>
          <w:b/>
          <w:sz w:val="24"/>
          <w:szCs w:val="22"/>
        </w:rPr>
      </w:pPr>
      <w:r>
        <w:rPr>
          <w:rFonts w:cs="Arial"/>
          <w:b/>
          <w:sz w:val="24"/>
          <w:szCs w:val="22"/>
        </w:rPr>
        <w:t>6.2</w:t>
      </w:r>
      <w:r>
        <w:rPr>
          <w:rFonts w:cs="Arial"/>
          <w:b/>
          <w:sz w:val="24"/>
          <w:szCs w:val="22"/>
        </w:rPr>
        <w:tab/>
        <w:t>Uporaba i rad s dretvama</w:t>
      </w:r>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szCs w:val="22"/>
              </w:rPr>
            </w:pPr>
            <w:r>
              <w:rPr>
                <w:rFonts w:ascii="Courier New" w:hAnsi="Courier New" w:cs="Courier New"/>
                <w:sz w:val="20"/>
                <w:szCs w:val="22"/>
              </w:rPr>
              <w:t>@Overrid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ublic void initialize(URL locati</w:t>
            </w:r>
            <w:r>
              <w:rPr>
                <w:rFonts w:ascii="Courier New" w:hAnsi="Courier New" w:cs="Courier New"/>
                <w:sz w:val="20"/>
                <w:szCs w:val="22"/>
              </w:rPr>
              <w:t>on, ResourceBundle resources) {</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rez = 0;</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zivot = 3;</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vrijeme = tru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tekst.setWrapText(true);</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score.setText("Score:\n" + rez + "");</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life.setText("Zivot : " + zivot);</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itanja.addAll(Pitanje.getByDifficulty(MenuController.tezinaS));</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postavi();</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zamjeni();</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setTimer();</w:t>
            </w:r>
          </w:p>
          <w:p w:rsidR="00CB7F42" w:rsidRDefault="00CB7F42" w:rsidP="00CB7F42">
            <w:pPr>
              <w:spacing w:before="0" w:after="0"/>
              <w:rPr>
                <w:rFonts w:ascii="Courier New" w:hAnsi="Courier New" w:cs="Courier New"/>
                <w:sz w:val="20"/>
                <w:szCs w:val="22"/>
              </w:rPr>
            </w:pPr>
            <w:r w:rsidRPr="00CB7F42">
              <w:rPr>
                <w:rFonts w:ascii="Courier New" w:hAnsi="Courier New" w:cs="Courier New"/>
                <w:sz w:val="20"/>
                <w:szCs w:val="22"/>
              </w:rPr>
              <w:t xml:space="preserve">    }</w:t>
            </w:r>
          </w:p>
          <w:p w:rsidR="00CB7F42" w:rsidRDefault="00CB7F42" w:rsidP="004340F7">
            <w:pPr>
              <w:spacing w:before="0" w:after="0"/>
              <w:rPr>
                <w:rFonts w:ascii="Courier New" w:hAnsi="Courier New" w:cs="Courier New"/>
                <w:sz w:val="20"/>
                <w:szCs w:val="22"/>
              </w:rPr>
            </w:pP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public void setTimer()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imer.schedule</w:t>
            </w:r>
            <w:r>
              <w:rPr>
                <w:rFonts w:ascii="Courier New" w:hAnsi="Courier New" w:cs="Courier New"/>
                <w:sz w:val="20"/>
                <w:szCs w:val="22"/>
              </w:rPr>
              <w:t>AtFixedRate(new TimerTask()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Overrid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lastRenderedPageBreak/>
              <w:t xml:space="preserve">            public void run()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if (traka.getWidth() &lt;= 0)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imer.cancel();</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vrijeme = fals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tage stage = (Stage) tekst.getScene().getWindow();</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try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arent root = FXMLLoader.load(getClass().getResource("/application/End.fxml"));</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cene scene = new Scene(root);</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scene.getStylesheets().add(Main.class.getResource("end.css").toExternalForm());</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latform.runLater(() -&gt; stage.setScene(scene));</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catch (IOException e1)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TODO Auto-generated catch block</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e1.printStackTrace();</w:t>
            </w:r>
          </w:p>
          <w:p w:rsidR="004340F7" w:rsidRPr="004340F7" w:rsidRDefault="004340F7" w:rsidP="004340F7">
            <w:pPr>
              <w:spacing w:before="0" w:after="0"/>
              <w:rPr>
                <w:rFonts w:ascii="Courier New" w:hAnsi="Courier New" w:cs="Courier New"/>
                <w:sz w:val="20"/>
                <w:szCs w:val="22"/>
              </w:rPr>
            </w:pPr>
            <w:r>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Platform.runLater(() -&gt; traka.setWidth(traka.getWidth() - 0.6));</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w:t>
            </w:r>
          </w:p>
          <w:p w:rsidR="004340F7" w:rsidRPr="004340F7" w:rsidRDefault="004340F7" w:rsidP="004340F7">
            <w:pPr>
              <w:spacing w:before="0" w:after="0"/>
              <w:rPr>
                <w:rFonts w:ascii="Courier New" w:hAnsi="Courier New" w:cs="Courier New"/>
                <w:sz w:val="20"/>
                <w:szCs w:val="22"/>
              </w:rPr>
            </w:pPr>
            <w:r w:rsidRPr="004340F7">
              <w:rPr>
                <w:rFonts w:ascii="Courier New" w:hAnsi="Courier New" w:cs="Courier New"/>
                <w:sz w:val="20"/>
                <w:szCs w:val="22"/>
              </w:rPr>
              <w:t xml:space="preserve">        }, 0, 100);</w:t>
            </w:r>
          </w:p>
          <w:p w:rsidR="004340F7" w:rsidRDefault="004340F7" w:rsidP="004340F7">
            <w:pPr>
              <w:spacing w:before="0" w:after="0"/>
              <w:rPr>
                <w:rFonts w:cs="Arial"/>
                <w:szCs w:val="22"/>
              </w:rPr>
            </w:pPr>
            <w:r w:rsidRPr="004340F7">
              <w:rPr>
                <w:rFonts w:ascii="Courier New" w:hAnsi="Courier New" w:cs="Courier New"/>
                <w:sz w:val="20"/>
                <w:szCs w:val="22"/>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sidRPr="000F78C1">
        <w:rPr>
          <w:rFonts w:cs="Arial"/>
          <w:sz w:val="20"/>
          <w:szCs w:val="22"/>
        </w:rPr>
        <w:t xml:space="preserve"> </w:t>
      </w:r>
      <w:r>
        <w:rPr>
          <w:rFonts w:cs="Arial"/>
          <w:szCs w:val="22"/>
        </w:rPr>
        <w:t>koja služi za postavljanje dret</w:t>
      </w:r>
      <w:r w:rsidR="000F78C1">
        <w:rPr>
          <w:rFonts w:cs="Arial"/>
          <w:szCs w:val="22"/>
        </w:rPr>
        <w:t>ve i implementaciju logike koda</w:t>
      </w:r>
      <w:r>
        <w:rPr>
          <w:rFonts w:cs="Arial"/>
          <w:szCs w:val="22"/>
        </w:rPr>
        <w:t>.</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Pr>
          <w:rFonts w:cs="Arial"/>
          <w:szCs w:val="22"/>
        </w:rPr>
        <w:t xml:space="preserve"> </w:t>
      </w:r>
      <w:r w:rsidRPr="000F78C1">
        <w:rPr>
          <w:rFonts w:cs="Arial"/>
          <w:i/>
          <w:szCs w:val="22"/>
        </w:rPr>
        <w:t>Setter-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sidRPr="000F78C1">
        <w:rPr>
          <w:rFonts w:cs="Arial"/>
          <w:sz w:val="20"/>
          <w:szCs w:val="22"/>
        </w:rPr>
        <w:t xml:space="preserve"> </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Pr>
                <w:rFonts w:ascii="Courier New" w:hAnsi="Courier New" w:cs="Courier New"/>
                <w:sz w:val="20"/>
                <w:szCs w:val="20"/>
              </w:rPr>
              <w:t xml:space="preserve">                 </w:t>
            </w: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szCs w:val="22"/>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w:t>
      </w:r>
      <w:r>
        <w:rPr>
          <w:rFonts w:cs="Arial"/>
          <w:szCs w:val="22"/>
        </w:rPr>
        <w:lastRenderedPageBreak/>
        <w:t xml:space="preserve">procesor. </w:t>
      </w:r>
      <w:r w:rsidR="00D00841">
        <w:rPr>
          <w:rFonts w:cs="Arial"/>
          <w:szCs w:val="22"/>
        </w:rPr>
        <w:t>Zbog bolje optimizacije poželjno je ugasiti dretvu u svakom slučaju kad ona više nije potrebna.</w:t>
      </w:r>
    </w:p>
    <w:p w:rsidR="00D00841" w:rsidRDefault="00D00841" w:rsidP="00D00841">
      <w:pPr>
        <w:keepNext/>
        <w:jc w:val="center"/>
      </w:pPr>
      <w:r>
        <w:rPr>
          <w:rFonts w:cs="Arial"/>
          <w:noProof/>
          <w:szCs w:val="22"/>
          <w:lang w:val="en-US"/>
        </w:rPr>
        <w:drawing>
          <wp:inline distT="0" distB="0" distL="0" distR="0" wp14:anchorId="7456E43A" wp14:editId="447E7889">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D00841" w:rsidRDefault="00D00841" w:rsidP="00D00841">
      <w:pPr>
        <w:pStyle w:val="Caption"/>
        <w:jc w:val="center"/>
        <w:rPr>
          <w:b w:val="0"/>
          <w:color w:val="auto"/>
          <w:sz w:val="20"/>
        </w:rPr>
      </w:pPr>
      <w:r>
        <w:rPr>
          <w:b w:val="0"/>
          <w:color w:val="auto"/>
          <w:sz w:val="20"/>
        </w:rPr>
        <w:t>Slika 6.1: Isticanje vremenske trake primjenom dretve</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Pr>
        <w:spacing w:before="800" w:after="760"/>
        <w:ind w:left="720" w:hanging="720"/>
        <w:rPr>
          <w:b/>
          <w:sz w:val="36"/>
        </w:rPr>
      </w:pPr>
      <w:r>
        <w:rPr>
          <w:b/>
          <w:sz w:val="36"/>
        </w:rPr>
        <w:lastRenderedPageBreak/>
        <w:t>7</w:t>
      </w:r>
      <w:r>
        <w:rPr>
          <w:b/>
          <w:sz w:val="36"/>
        </w:rPr>
        <w:tab/>
      </w:r>
      <w:r w:rsidR="00DD66D6">
        <w:rPr>
          <w:b/>
          <w:sz w:val="36"/>
        </w:rPr>
        <w:t>ZAKLJUČAK</w:t>
      </w:r>
    </w:p>
    <w:p w:rsidR="00D00841" w:rsidRDefault="00D00841" w:rsidP="00D00841">
      <w:pPr>
        <w:rPr>
          <w:szCs w:val="22"/>
        </w:rPr>
      </w:pPr>
      <w:r>
        <w:rPr>
          <w:szCs w:val="22"/>
        </w:rPr>
        <w:t>Iz svega navedenog vidimo da za napraviti jednu ovakvu igricu zahtjeva prošierno znanje ne samo na području poznavanja Jave i JavaFX-a, već i dodatnih alata multimedije kao što je Scene Builder za lakši dizajn i sliku,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 bez elementarnog poznavanja Jave i objektno orijentiranog programiranja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 xml:space="preserve">Što se tiče same kvalitete i uporabe multimedije zaključak je da se uz malo mašte,truda i optimizacije može izgraditi jedna kompletna aplikacija koja zaht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D66D6">
      <w:pPr>
        <w:spacing w:before="800" w:after="760"/>
        <w:rPr>
          <w:b/>
          <w:sz w:val="36"/>
          <w:szCs w:val="36"/>
        </w:rPr>
      </w:pPr>
      <w:r>
        <w:rPr>
          <w:b/>
          <w:sz w:val="36"/>
          <w:szCs w:val="36"/>
        </w:rPr>
        <w:lastRenderedPageBreak/>
        <w:t>8</w:t>
      </w:r>
      <w:r>
        <w:rPr>
          <w:b/>
          <w:sz w:val="36"/>
          <w:szCs w:val="36"/>
        </w:rPr>
        <w:tab/>
        <w:t>LITERATURA</w:t>
      </w:r>
    </w:p>
    <w:p w:rsidR="00485071" w:rsidRPr="00485071" w:rsidRDefault="00485071" w:rsidP="00485071">
      <w:pPr>
        <w:widowControl w:val="0"/>
        <w:autoSpaceDE w:val="0"/>
        <w:autoSpaceDN w:val="0"/>
        <w:adjustRightInd w:val="0"/>
        <w:ind w:left="640" w:hanging="640"/>
        <w:jc w:val="left"/>
        <w:rPr>
          <w:rFonts w:cs="Arial"/>
          <w:noProof/>
        </w:rPr>
      </w:pPr>
      <w:r>
        <w:rPr>
          <w:szCs w:val="22"/>
        </w:rPr>
        <w:fldChar w:fldCharType="begin" w:fldLock="1"/>
      </w:r>
      <w:r>
        <w:rPr>
          <w:szCs w:val="22"/>
        </w:rPr>
        <w:instrText xml:space="preserve">ADDIN Mendeley Bibliography CSL_BIBLIOGRAPHY </w:instrText>
      </w:r>
      <w:r>
        <w:rPr>
          <w:szCs w:val="22"/>
        </w:rPr>
        <w:fldChar w:fldCharType="separate"/>
      </w:r>
      <w:r w:rsidRPr="00485071">
        <w:rPr>
          <w:rFonts w:cs="Arial"/>
          <w:noProof/>
        </w:rPr>
        <w:t>[1]</w:t>
      </w:r>
      <w:r w:rsidRPr="00485071">
        <w:rPr>
          <w:rFonts w:cs="Arial"/>
          <w:noProof/>
        </w:rPr>
        <w:tab/>
        <w:t>Codelate, “History of 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2]</w:t>
      </w:r>
      <w:r w:rsidRPr="00485071">
        <w:rPr>
          <w:rFonts w:cs="Arial"/>
          <w:noProof/>
        </w:rPr>
        <w:tab/>
        <w:t>Wikipedia, “Povijest JavaFX.” [Online]. Available: https://en.wikipedia.org/wiki/JavaFX.</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3]</w:t>
      </w:r>
      <w:r w:rsidRPr="00485071">
        <w:rPr>
          <w:rFonts w:cs="Arial"/>
          <w:noProof/>
        </w:rPr>
        <w:tab/>
        <w:t>J. Potts, N. Hildebrandt, J. Gordon, and C. Castillo, “Getting Started with JavaFX Release 8,” no. August, p. 68, 2014.</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4]</w:t>
      </w:r>
      <w:r w:rsidRPr="00485071">
        <w:rPr>
          <w:rFonts w:cs="Arial"/>
          <w:noProof/>
        </w:rPr>
        <w:tab/>
        <w:t>Oracle, “Introduction to FXML.” [Online]. Available: https://docs.oracle.com/javafx/2/api/javafx/fxml/doc-files/introduction_to_fxml.html.</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5]</w:t>
      </w:r>
      <w:r w:rsidRPr="00485071">
        <w:rPr>
          <w:rFonts w:cs="Arial"/>
          <w:noProof/>
        </w:rPr>
        <w:tab/>
        <w:t>Wikipedia, “CSS.” [Online]. Available: https://hr.wikipedia.org/wiki/CSS.</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6]</w:t>
      </w:r>
      <w:r w:rsidRPr="00485071">
        <w:rPr>
          <w:rFonts w:cs="Arial"/>
          <w:noProof/>
        </w:rPr>
        <w:tab/>
        <w:t>F. Maja Čić, “Event Controllers.” [Online]. Available: http://laris.fesb.hr/java/mouse.htm.</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7]</w:t>
      </w:r>
      <w:r w:rsidRPr="00485071">
        <w:rPr>
          <w:rFonts w:cs="Arial"/>
          <w:noProof/>
        </w:rPr>
        <w:tab/>
        <w:t>Oracle, “Get Started with Scene Builder.”</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8]</w:t>
      </w:r>
      <w:r w:rsidRPr="00485071">
        <w:rPr>
          <w:rFonts w:cs="Arial"/>
          <w:noProof/>
        </w:rPr>
        <w:tab/>
        <w:t>A. Pomarolli, “JavaFX Programming Cookbook,” p. 219, 2016.</w:t>
      </w:r>
    </w:p>
    <w:p w:rsidR="00485071" w:rsidRPr="00485071" w:rsidRDefault="00485071" w:rsidP="00485071">
      <w:pPr>
        <w:widowControl w:val="0"/>
        <w:autoSpaceDE w:val="0"/>
        <w:autoSpaceDN w:val="0"/>
        <w:adjustRightInd w:val="0"/>
        <w:ind w:left="640" w:hanging="640"/>
        <w:jc w:val="left"/>
        <w:rPr>
          <w:rFonts w:cs="Arial"/>
          <w:noProof/>
        </w:rPr>
      </w:pPr>
      <w:r w:rsidRPr="00485071">
        <w:rPr>
          <w:rFonts w:cs="Arial"/>
          <w:noProof/>
        </w:rPr>
        <w:t>[9]</w:t>
      </w:r>
      <w:r w:rsidRPr="00485071">
        <w:rPr>
          <w:rFonts w:cs="Arial"/>
          <w:noProof/>
        </w:rPr>
        <w:tab/>
        <w:t>PMF Zagreb, “Dretve.” [Online]. Available: https://web.math.pmf.unizg.hr/nastava/rp2/pred8/pred8.html.</w:t>
      </w:r>
    </w:p>
    <w:p w:rsidR="00DD66D6" w:rsidRDefault="00485071"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485071">
      <w:pPr>
        <w:spacing w:before="800" w:after="760"/>
        <w:ind w:left="720" w:hanging="720"/>
        <w:rPr>
          <w:b/>
          <w:sz w:val="36"/>
          <w:szCs w:val="22"/>
        </w:rPr>
      </w:pPr>
      <w:r>
        <w:rPr>
          <w:b/>
          <w:sz w:val="36"/>
          <w:szCs w:val="22"/>
        </w:rPr>
        <w:lastRenderedPageBreak/>
        <w:t>8</w:t>
      </w:r>
      <w:r>
        <w:rPr>
          <w:b/>
          <w:sz w:val="36"/>
          <w:szCs w:val="22"/>
        </w:rPr>
        <w:tab/>
        <w:t>POPIS SLIKA</w:t>
      </w:r>
    </w:p>
    <w:sdt>
      <w:sdtPr>
        <w:id w:val="1813983233"/>
        <w:docPartObj>
          <w:docPartGallery w:val="Table of Contents"/>
          <w:docPartUnique/>
        </w:docPartObj>
      </w:sdtPr>
      <w:sdtContent>
        <w:p w:rsidR="00485071" w:rsidRDefault="00485071" w:rsidP="00485071">
          <w:pPr>
            <w:pStyle w:val="TOC2"/>
            <w:ind w:left="0"/>
          </w:pPr>
        </w:p>
        <w:p w:rsidR="00485071" w:rsidRPr="00485071" w:rsidRDefault="00485071" w:rsidP="00485071">
          <w:pPr>
            <w:pStyle w:val="TOC2"/>
            <w:spacing w:afterLines="220" w:after="528"/>
            <w:ind w:left="0"/>
            <w:rPr>
              <w:rFonts w:ascii="Arial" w:hAnsi="Arial" w:cs="Arial"/>
            </w:rPr>
          </w:pPr>
          <w:sdt>
            <w:sdtPr>
              <w:rPr>
                <w:rFonts w:ascii="Arial" w:hAnsi="Arial" w:cs="Arial"/>
              </w:rPr>
              <w:id w:val="292794621"/>
              <w:placeholder>
                <w:docPart w:val="D33015CCA5D34B81BC9ACB7B8D196E10"/>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667506712"/>
              <w:placeholder>
                <w:docPart w:val="D5C4046008B54D2AB69E8E5C359CD9BE"/>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431163487"/>
              <w:placeholder>
                <w:docPart w:val="F1E5D606481F4E9FAF1C249DF31166F4"/>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759046599"/>
              <w:placeholder>
                <w:docPart w:val="1CC50403068C481086121C4457759678"/>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498156328"/>
              <w:placeholder>
                <w:docPart w:val="B66325A0FFAD4196960E02698FC07459"/>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435442002"/>
              <w:placeholder>
                <w:docPart w:val="09BF37AF42254A98B054D665EB348B6D"/>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63074885"/>
              <w:placeholder>
                <w:docPart w:val="03E1D46E735C4519A678223FFADAF61A"/>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700593850"/>
              <w:placeholder>
                <w:docPart w:val="66429919A34E4BC9AA08AA8480C0E096"/>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885908758"/>
              <w:placeholder>
                <w:docPart w:val="D44E968230AA44FFBA1CD8BABE05A2D2"/>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038318920"/>
              <w:placeholder>
                <w:docPart w:val="129E858BEE6B4171A2A13B01462A3EE9"/>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20893379"/>
              <w:placeholder>
                <w:docPart w:val="F421CCA524E04E84B2337AAF22A9B53C"/>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1477098364"/>
              <w:placeholder>
                <w:docPart w:val="2E8D5078E21B42A4A74BCE51A079300A"/>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85071">
          <w:pPr>
            <w:pStyle w:val="TOC2"/>
            <w:spacing w:afterLines="220" w:after="528"/>
            <w:ind w:left="0"/>
            <w:rPr>
              <w:rFonts w:ascii="Arial" w:hAnsi="Arial" w:cs="Arial"/>
            </w:rPr>
          </w:pPr>
          <w:sdt>
            <w:sdtPr>
              <w:rPr>
                <w:rFonts w:ascii="Arial" w:hAnsi="Arial" w:cs="Arial"/>
              </w:rPr>
              <w:id w:val="-748424336"/>
              <w:placeholder>
                <w:docPart w:val="7D6D8004723C4E05B27739B454D4D025"/>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p w:rsidR="00485071" w:rsidRPr="00485071" w:rsidRDefault="00485071" w:rsidP="00414690">
          <w:pPr>
            <w:pStyle w:val="TOC2"/>
            <w:spacing w:afterLines="220" w:after="528"/>
            <w:ind w:left="0"/>
          </w:pPr>
          <w:sdt>
            <w:sdtPr>
              <w:rPr>
                <w:rFonts w:ascii="Arial" w:hAnsi="Arial" w:cs="Arial"/>
              </w:rPr>
              <w:id w:val="1250776774"/>
              <w:placeholder>
                <w:docPart w:val="176D9557FC94456E95056CB0FBEF2819"/>
              </w:placeholder>
              <w:temporary/>
              <w:showingPlcHdr/>
            </w:sdtPr>
            <w:sdtContent>
              <w:r w:rsidRPr="00485071">
                <w:rPr>
                  <w:rFonts w:ascii="Arial" w:hAnsi="Arial" w:cs="Arial"/>
                </w:rPr>
                <w:t>Type chapter title (level 2)</w:t>
              </w:r>
            </w:sdtContent>
          </w:sdt>
          <w:r w:rsidRPr="00485071">
            <w:rPr>
              <w:rFonts w:ascii="Arial" w:hAnsi="Arial" w:cs="Arial"/>
            </w:rPr>
            <w:ptab w:relativeTo="margin" w:alignment="right" w:leader="dot"/>
          </w:r>
          <w:r w:rsidRPr="00485071">
            <w:rPr>
              <w:rFonts w:ascii="Arial" w:hAnsi="Arial" w:cs="Arial"/>
            </w:rPr>
            <w:t>2</w:t>
          </w:r>
        </w:p>
      </w:sdtContent>
    </w:sdt>
    <w:sectPr w:rsidR="00485071" w:rsidRPr="00485071" w:rsidSect="00414690">
      <w:footerReference w:type="default" r:id="rId22"/>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0C93" w:rsidRDefault="00420C93" w:rsidP="00485071">
      <w:pPr>
        <w:spacing w:before="0" w:after="0" w:line="240" w:lineRule="auto"/>
      </w:pPr>
      <w:r>
        <w:separator/>
      </w:r>
    </w:p>
  </w:endnote>
  <w:endnote w:type="continuationSeparator" w:id="0">
    <w:p w:rsidR="00420C93" w:rsidRDefault="00420C93"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48958469"/>
      <w:docPartObj>
        <w:docPartGallery w:val="Page Numbers (Bottom of Page)"/>
        <w:docPartUnique/>
      </w:docPartObj>
    </w:sdtPr>
    <w:sdtEndPr>
      <w:rPr>
        <w:noProof/>
      </w:rPr>
    </w:sdtEndPr>
    <w:sdtContent>
      <w:p w:rsidR="00414690" w:rsidRDefault="00414690">
        <w:pPr>
          <w:pStyle w:val="Footer"/>
          <w:jc w:val="right"/>
        </w:pPr>
        <w:r>
          <w:fldChar w:fldCharType="begin"/>
        </w:r>
        <w:r>
          <w:instrText xml:space="preserve"> PAGE   \* MERGEFORMAT </w:instrText>
        </w:r>
        <w:r>
          <w:fldChar w:fldCharType="separate"/>
        </w:r>
        <w:r w:rsidR="00767980">
          <w:rPr>
            <w:noProof/>
          </w:rPr>
          <w:t>1</w:t>
        </w:r>
        <w:r>
          <w:rPr>
            <w:noProof/>
          </w:rPr>
          <w:fldChar w:fldCharType="end"/>
        </w:r>
      </w:p>
    </w:sdtContent>
  </w:sdt>
  <w:p w:rsidR="00414690" w:rsidRDefault="0041469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60545817"/>
      <w:docPartObj>
        <w:docPartGallery w:val="Page Numbers (Bottom of Page)"/>
        <w:docPartUnique/>
      </w:docPartObj>
    </w:sdtPr>
    <w:sdtEndPr>
      <w:rPr>
        <w:noProof/>
      </w:rPr>
    </w:sdtEndPr>
    <w:sdtContent>
      <w:p w:rsidR="00414690" w:rsidRDefault="00414690">
        <w:pPr>
          <w:pStyle w:val="Footer"/>
          <w:jc w:val="right"/>
        </w:pPr>
        <w:r>
          <w:fldChar w:fldCharType="begin"/>
        </w:r>
        <w:r>
          <w:instrText xml:space="preserve"> PAGE   \* MERGEFORMAT </w:instrText>
        </w:r>
        <w:r>
          <w:fldChar w:fldCharType="separate"/>
        </w:r>
        <w:r w:rsidR="00767980">
          <w:rPr>
            <w:noProof/>
          </w:rPr>
          <w:t>1</w:t>
        </w:r>
        <w:r>
          <w:rPr>
            <w:noProof/>
          </w:rPr>
          <w:fldChar w:fldCharType="end"/>
        </w:r>
      </w:p>
    </w:sdtContent>
  </w:sdt>
  <w:p w:rsidR="00414690" w:rsidRDefault="0041469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0C93" w:rsidRDefault="00420C93" w:rsidP="00485071">
      <w:pPr>
        <w:spacing w:before="0" w:after="0" w:line="240" w:lineRule="auto"/>
      </w:pPr>
      <w:r>
        <w:separator/>
      </w:r>
    </w:p>
  </w:footnote>
  <w:footnote w:type="continuationSeparator" w:id="0">
    <w:p w:rsidR="00420C93" w:rsidRDefault="00420C93"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54BE"/>
    <w:rsid w:val="000266B1"/>
    <w:rsid w:val="00035D3F"/>
    <w:rsid w:val="00035FE8"/>
    <w:rsid w:val="00052D09"/>
    <w:rsid w:val="000A04CE"/>
    <w:rsid w:val="000B4014"/>
    <w:rsid w:val="000B451B"/>
    <w:rsid w:val="000B4B9F"/>
    <w:rsid w:val="000F78C1"/>
    <w:rsid w:val="00172446"/>
    <w:rsid w:val="00192456"/>
    <w:rsid w:val="00195D75"/>
    <w:rsid w:val="00205045"/>
    <w:rsid w:val="00223AA9"/>
    <w:rsid w:val="00226DF6"/>
    <w:rsid w:val="0027615C"/>
    <w:rsid w:val="00292A84"/>
    <w:rsid w:val="002966F4"/>
    <w:rsid w:val="00350957"/>
    <w:rsid w:val="0039557D"/>
    <w:rsid w:val="00414690"/>
    <w:rsid w:val="00420C93"/>
    <w:rsid w:val="004340F7"/>
    <w:rsid w:val="00485071"/>
    <w:rsid w:val="004A12D8"/>
    <w:rsid w:val="004B17FC"/>
    <w:rsid w:val="00520B0D"/>
    <w:rsid w:val="00556034"/>
    <w:rsid w:val="005E350A"/>
    <w:rsid w:val="005E5897"/>
    <w:rsid w:val="00616D2E"/>
    <w:rsid w:val="00645DF6"/>
    <w:rsid w:val="00693CCC"/>
    <w:rsid w:val="006B030C"/>
    <w:rsid w:val="006D6AF3"/>
    <w:rsid w:val="006F664A"/>
    <w:rsid w:val="00734A38"/>
    <w:rsid w:val="00767980"/>
    <w:rsid w:val="00775B92"/>
    <w:rsid w:val="00797901"/>
    <w:rsid w:val="007A49F8"/>
    <w:rsid w:val="007D5C4C"/>
    <w:rsid w:val="007F30A7"/>
    <w:rsid w:val="00840D6E"/>
    <w:rsid w:val="008733CD"/>
    <w:rsid w:val="008821DE"/>
    <w:rsid w:val="00883D8F"/>
    <w:rsid w:val="00913784"/>
    <w:rsid w:val="00945076"/>
    <w:rsid w:val="00962876"/>
    <w:rsid w:val="009807C0"/>
    <w:rsid w:val="00A06D7E"/>
    <w:rsid w:val="00A13A3D"/>
    <w:rsid w:val="00A81EEF"/>
    <w:rsid w:val="00A908D5"/>
    <w:rsid w:val="00A946EC"/>
    <w:rsid w:val="00AA451F"/>
    <w:rsid w:val="00AE3A11"/>
    <w:rsid w:val="00AE3C0C"/>
    <w:rsid w:val="00AF42EE"/>
    <w:rsid w:val="00B13103"/>
    <w:rsid w:val="00B146BA"/>
    <w:rsid w:val="00B40042"/>
    <w:rsid w:val="00B454BE"/>
    <w:rsid w:val="00B510C4"/>
    <w:rsid w:val="00B92579"/>
    <w:rsid w:val="00C200A5"/>
    <w:rsid w:val="00C22132"/>
    <w:rsid w:val="00C43832"/>
    <w:rsid w:val="00C6614F"/>
    <w:rsid w:val="00C974C7"/>
    <w:rsid w:val="00CB7F42"/>
    <w:rsid w:val="00CE547E"/>
    <w:rsid w:val="00D00841"/>
    <w:rsid w:val="00D40037"/>
    <w:rsid w:val="00D451F0"/>
    <w:rsid w:val="00D502DA"/>
    <w:rsid w:val="00D86489"/>
    <w:rsid w:val="00DD66D6"/>
    <w:rsid w:val="00E03B8D"/>
    <w:rsid w:val="00E542EE"/>
    <w:rsid w:val="00EB3534"/>
    <w:rsid w:val="00EB3959"/>
    <w:rsid w:val="00ED6986"/>
    <w:rsid w:val="00EE1208"/>
    <w:rsid w:val="00EE7C82"/>
    <w:rsid w:val="00F3227B"/>
    <w:rsid w:val="00F4498F"/>
    <w:rsid w:val="00F449E3"/>
    <w:rsid w:val="00F521ED"/>
    <w:rsid w:val="00F764D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B92579"/>
    <w:pPr>
      <w:spacing w:before="0" w:after="200" w:line="240" w:lineRule="auto"/>
    </w:pPr>
    <w:rPr>
      <w:b/>
      <w:bCs/>
      <w:color w:val="4F81BD" w:themeColor="accent1"/>
      <w:sz w:val="18"/>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B92579"/>
    <w:pPr>
      <w:spacing w:before="0" w:after="200" w:line="240" w:lineRule="auto"/>
    </w:pPr>
    <w:rPr>
      <w:b/>
      <w:bCs/>
      <w:color w:val="4F81BD" w:themeColor="accent1"/>
      <w:sz w:val="18"/>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g"/><Relationship Id="rId18" Type="http://schemas.openxmlformats.org/officeDocument/2006/relationships/image" Target="media/image8.jpg"/><Relationship Id="rId3" Type="http://schemas.openxmlformats.org/officeDocument/2006/relationships/styles" Target="styles.xml"/><Relationship Id="rId21" Type="http://schemas.openxmlformats.org/officeDocument/2006/relationships/image" Target="media/image11.jp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9.jp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g"/><Relationship Id="rId22" Type="http://schemas.openxmlformats.org/officeDocument/2006/relationships/footer" Target="footer2.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D5C4046008B54D2AB69E8E5C359CD9BE"/>
        <w:category>
          <w:name w:val="General"/>
          <w:gallery w:val="placeholder"/>
        </w:category>
        <w:types>
          <w:type w:val="bbPlcHdr"/>
        </w:types>
        <w:behaviors>
          <w:behavior w:val="content"/>
        </w:behaviors>
        <w:guid w:val="{845306A8-9B00-47AE-987B-DC55DD8598EC}"/>
      </w:docPartPr>
      <w:docPartBody>
        <w:p w:rsidR="00000000" w:rsidRDefault="00A27F84" w:rsidP="00A27F84">
          <w:pPr>
            <w:pStyle w:val="D5C4046008B54D2AB69E8E5C359CD9BE"/>
          </w:pPr>
          <w:r>
            <w:t>Type chapter title (level 2)</w:t>
          </w:r>
        </w:p>
      </w:docPartBody>
    </w:docPart>
    <w:docPart>
      <w:docPartPr>
        <w:name w:val="1CC50403068C481086121C4457759678"/>
        <w:category>
          <w:name w:val="General"/>
          <w:gallery w:val="placeholder"/>
        </w:category>
        <w:types>
          <w:type w:val="bbPlcHdr"/>
        </w:types>
        <w:behaviors>
          <w:behavior w:val="content"/>
        </w:behaviors>
        <w:guid w:val="{8F681995-B13A-4647-8D02-4DED7DA22744}"/>
      </w:docPartPr>
      <w:docPartBody>
        <w:p w:rsidR="00000000" w:rsidRDefault="00A27F84" w:rsidP="00A27F84">
          <w:pPr>
            <w:pStyle w:val="1CC50403068C481086121C4457759678"/>
          </w:pPr>
          <w:r>
            <w:t>Type chapter title (level 2)</w:t>
          </w:r>
        </w:p>
      </w:docPartBody>
    </w:docPart>
    <w:docPart>
      <w:docPartPr>
        <w:name w:val="09BF37AF42254A98B054D665EB348B6D"/>
        <w:category>
          <w:name w:val="General"/>
          <w:gallery w:val="placeholder"/>
        </w:category>
        <w:types>
          <w:type w:val="bbPlcHdr"/>
        </w:types>
        <w:behaviors>
          <w:behavior w:val="content"/>
        </w:behaviors>
        <w:guid w:val="{5B4EEA65-6A40-40E0-A96B-C5E27D4515CF}"/>
      </w:docPartPr>
      <w:docPartBody>
        <w:p w:rsidR="00000000" w:rsidRDefault="00A27F84" w:rsidP="00A27F84">
          <w:pPr>
            <w:pStyle w:val="09BF37AF42254A98B054D665EB348B6D"/>
          </w:pPr>
          <w:r>
            <w:t>Type chapter title (level 2)</w:t>
          </w:r>
        </w:p>
      </w:docPartBody>
    </w:docPart>
    <w:docPart>
      <w:docPartPr>
        <w:name w:val="66429919A34E4BC9AA08AA8480C0E096"/>
        <w:category>
          <w:name w:val="General"/>
          <w:gallery w:val="placeholder"/>
        </w:category>
        <w:types>
          <w:type w:val="bbPlcHdr"/>
        </w:types>
        <w:behaviors>
          <w:behavior w:val="content"/>
        </w:behaviors>
        <w:guid w:val="{CABB6500-E824-443F-B46D-95D0A28B7774}"/>
      </w:docPartPr>
      <w:docPartBody>
        <w:p w:rsidR="00000000" w:rsidRDefault="00A27F84" w:rsidP="00A27F84">
          <w:pPr>
            <w:pStyle w:val="66429919A34E4BC9AA08AA8480C0E096"/>
          </w:pPr>
          <w:r>
            <w:t>Type chapter title (level 2)</w:t>
          </w:r>
        </w:p>
      </w:docPartBody>
    </w:docPart>
    <w:docPart>
      <w:docPartPr>
        <w:name w:val="D33015CCA5D34B81BC9ACB7B8D196E10"/>
        <w:category>
          <w:name w:val="General"/>
          <w:gallery w:val="placeholder"/>
        </w:category>
        <w:types>
          <w:type w:val="bbPlcHdr"/>
        </w:types>
        <w:behaviors>
          <w:behavior w:val="content"/>
        </w:behaviors>
        <w:guid w:val="{102FFC8D-15AF-40D0-A7EB-2C30DA92B58C}"/>
      </w:docPartPr>
      <w:docPartBody>
        <w:p w:rsidR="00000000" w:rsidRDefault="00A27F84" w:rsidP="00A27F84">
          <w:pPr>
            <w:pStyle w:val="D33015CCA5D34B81BC9ACB7B8D196E10"/>
          </w:pPr>
          <w:r>
            <w:t>Type chapter title (level 2)</w:t>
          </w:r>
        </w:p>
      </w:docPartBody>
    </w:docPart>
    <w:docPart>
      <w:docPartPr>
        <w:name w:val="F1E5D606481F4E9FAF1C249DF31166F4"/>
        <w:category>
          <w:name w:val="General"/>
          <w:gallery w:val="placeholder"/>
        </w:category>
        <w:types>
          <w:type w:val="bbPlcHdr"/>
        </w:types>
        <w:behaviors>
          <w:behavior w:val="content"/>
        </w:behaviors>
        <w:guid w:val="{F255AB91-29CA-47CA-8E97-3711305D28E9}"/>
      </w:docPartPr>
      <w:docPartBody>
        <w:p w:rsidR="00000000" w:rsidRDefault="00A27F84" w:rsidP="00A27F84">
          <w:pPr>
            <w:pStyle w:val="F1E5D606481F4E9FAF1C249DF31166F4"/>
          </w:pPr>
          <w:r>
            <w:t>Type chapter title (level 2)</w:t>
          </w:r>
        </w:p>
      </w:docPartBody>
    </w:docPart>
    <w:docPart>
      <w:docPartPr>
        <w:name w:val="B66325A0FFAD4196960E02698FC07459"/>
        <w:category>
          <w:name w:val="General"/>
          <w:gallery w:val="placeholder"/>
        </w:category>
        <w:types>
          <w:type w:val="bbPlcHdr"/>
        </w:types>
        <w:behaviors>
          <w:behavior w:val="content"/>
        </w:behaviors>
        <w:guid w:val="{AEF49D93-29FF-4858-9314-DCC00F9AAE0F}"/>
      </w:docPartPr>
      <w:docPartBody>
        <w:p w:rsidR="00000000" w:rsidRDefault="00A27F84" w:rsidP="00A27F84">
          <w:pPr>
            <w:pStyle w:val="B66325A0FFAD4196960E02698FC07459"/>
          </w:pPr>
          <w:r>
            <w:t>Type chapter title (level 2)</w:t>
          </w:r>
        </w:p>
      </w:docPartBody>
    </w:docPart>
    <w:docPart>
      <w:docPartPr>
        <w:name w:val="03E1D46E735C4519A678223FFADAF61A"/>
        <w:category>
          <w:name w:val="General"/>
          <w:gallery w:val="placeholder"/>
        </w:category>
        <w:types>
          <w:type w:val="bbPlcHdr"/>
        </w:types>
        <w:behaviors>
          <w:behavior w:val="content"/>
        </w:behaviors>
        <w:guid w:val="{521906F1-1DD4-452E-9335-5A5C6944F49C}"/>
      </w:docPartPr>
      <w:docPartBody>
        <w:p w:rsidR="00000000" w:rsidRDefault="00A27F84" w:rsidP="00A27F84">
          <w:pPr>
            <w:pStyle w:val="03E1D46E735C4519A678223FFADAF61A"/>
          </w:pPr>
          <w:r>
            <w:t>Type chapter title (level 2)</w:t>
          </w:r>
        </w:p>
      </w:docPartBody>
    </w:docPart>
    <w:docPart>
      <w:docPartPr>
        <w:name w:val="D44E968230AA44FFBA1CD8BABE05A2D2"/>
        <w:category>
          <w:name w:val="General"/>
          <w:gallery w:val="placeholder"/>
        </w:category>
        <w:types>
          <w:type w:val="bbPlcHdr"/>
        </w:types>
        <w:behaviors>
          <w:behavior w:val="content"/>
        </w:behaviors>
        <w:guid w:val="{0E58380B-731C-4FB6-927B-535CF4BC1A6E}"/>
      </w:docPartPr>
      <w:docPartBody>
        <w:p w:rsidR="00000000" w:rsidRDefault="00A27F84" w:rsidP="00A27F84">
          <w:pPr>
            <w:pStyle w:val="D44E968230AA44FFBA1CD8BABE05A2D2"/>
          </w:pPr>
          <w:r>
            <w:t>Type chapter title (level 2)</w:t>
          </w:r>
        </w:p>
      </w:docPartBody>
    </w:docPart>
    <w:docPart>
      <w:docPartPr>
        <w:name w:val="129E858BEE6B4171A2A13B01462A3EE9"/>
        <w:category>
          <w:name w:val="General"/>
          <w:gallery w:val="placeholder"/>
        </w:category>
        <w:types>
          <w:type w:val="bbPlcHdr"/>
        </w:types>
        <w:behaviors>
          <w:behavior w:val="content"/>
        </w:behaviors>
        <w:guid w:val="{370AC66F-2F35-4FA5-ABE1-032BC17E04B8}"/>
      </w:docPartPr>
      <w:docPartBody>
        <w:p w:rsidR="00000000" w:rsidRDefault="00A27F84" w:rsidP="00A27F84">
          <w:pPr>
            <w:pStyle w:val="129E858BEE6B4171A2A13B01462A3EE9"/>
          </w:pPr>
          <w:r>
            <w:t>Type chapter title (level 2)</w:t>
          </w:r>
        </w:p>
      </w:docPartBody>
    </w:docPart>
    <w:docPart>
      <w:docPartPr>
        <w:name w:val="F421CCA524E04E84B2337AAF22A9B53C"/>
        <w:category>
          <w:name w:val="General"/>
          <w:gallery w:val="placeholder"/>
        </w:category>
        <w:types>
          <w:type w:val="bbPlcHdr"/>
        </w:types>
        <w:behaviors>
          <w:behavior w:val="content"/>
        </w:behaviors>
        <w:guid w:val="{1BB31F8A-4D18-4DCA-8476-FDB52B7B7DCA}"/>
      </w:docPartPr>
      <w:docPartBody>
        <w:p w:rsidR="00000000" w:rsidRDefault="00A27F84" w:rsidP="00A27F84">
          <w:pPr>
            <w:pStyle w:val="F421CCA524E04E84B2337AAF22A9B53C"/>
          </w:pPr>
          <w:r>
            <w:t>Type chapter title (level 2)</w:t>
          </w:r>
        </w:p>
      </w:docPartBody>
    </w:docPart>
    <w:docPart>
      <w:docPartPr>
        <w:name w:val="2E8D5078E21B42A4A74BCE51A079300A"/>
        <w:category>
          <w:name w:val="General"/>
          <w:gallery w:val="placeholder"/>
        </w:category>
        <w:types>
          <w:type w:val="bbPlcHdr"/>
        </w:types>
        <w:behaviors>
          <w:behavior w:val="content"/>
        </w:behaviors>
        <w:guid w:val="{2BC25B07-B3EA-4A68-B1B6-45A8EE8523BA}"/>
      </w:docPartPr>
      <w:docPartBody>
        <w:p w:rsidR="00000000" w:rsidRDefault="00A27F84" w:rsidP="00A27F84">
          <w:pPr>
            <w:pStyle w:val="2E8D5078E21B42A4A74BCE51A079300A"/>
          </w:pPr>
          <w:r>
            <w:t>Type chapter title (level 2)</w:t>
          </w:r>
        </w:p>
      </w:docPartBody>
    </w:docPart>
    <w:docPart>
      <w:docPartPr>
        <w:name w:val="7D6D8004723C4E05B27739B454D4D025"/>
        <w:category>
          <w:name w:val="General"/>
          <w:gallery w:val="placeholder"/>
        </w:category>
        <w:types>
          <w:type w:val="bbPlcHdr"/>
        </w:types>
        <w:behaviors>
          <w:behavior w:val="content"/>
        </w:behaviors>
        <w:guid w:val="{7645295E-B006-4437-8934-58AC1FAFB750}"/>
      </w:docPartPr>
      <w:docPartBody>
        <w:p w:rsidR="00000000" w:rsidRDefault="00A27F84" w:rsidP="00A27F84">
          <w:pPr>
            <w:pStyle w:val="7D6D8004723C4E05B27739B454D4D025"/>
          </w:pPr>
          <w:r>
            <w:t>Type chapter title (level 2)</w:t>
          </w:r>
        </w:p>
      </w:docPartBody>
    </w:docPart>
    <w:docPart>
      <w:docPartPr>
        <w:name w:val="176D9557FC94456E95056CB0FBEF2819"/>
        <w:category>
          <w:name w:val="General"/>
          <w:gallery w:val="placeholder"/>
        </w:category>
        <w:types>
          <w:type w:val="bbPlcHdr"/>
        </w:types>
        <w:behaviors>
          <w:behavior w:val="content"/>
        </w:behaviors>
        <w:guid w:val="{05362ECE-0A10-4BCC-8EA2-02BB94B5E399}"/>
      </w:docPartPr>
      <w:docPartBody>
        <w:p w:rsidR="00000000" w:rsidRDefault="00A27F84" w:rsidP="00A27F84">
          <w:pPr>
            <w:pStyle w:val="176D9557FC94456E95056CB0FBEF2819"/>
          </w:pPr>
          <w:r>
            <w:t>Type chapter title (level 2)</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27F84"/>
    <w:rsid w:val="0060610C"/>
    <w:rsid w:val="00A27F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241CD095B6458A921CEDBECA646CE4">
    <w:name w:val="75241CD095B6458A921CEDBECA646CE4"/>
    <w:rsid w:val="00A27F84"/>
  </w:style>
  <w:style w:type="paragraph" w:customStyle="1" w:styleId="D5C4046008B54D2AB69E8E5C359CD9BE">
    <w:name w:val="D5C4046008B54D2AB69E8E5C359CD9BE"/>
    <w:rsid w:val="00A27F84"/>
  </w:style>
  <w:style w:type="paragraph" w:customStyle="1" w:styleId="10457DD2025D46A3A9BEE5974F9D0237">
    <w:name w:val="10457DD2025D46A3A9BEE5974F9D0237"/>
    <w:rsid w:val="00A27F84"/>
  </w:style>
  <w:style w:type="paragraph" w:customStyle="1" w:styleId="E64A9F4E22CD472CA92918F19E20F64F">
    <w:name w:val="E64A9F4E22CD472CA92918F19E20F64F"/>
    <w:rsid w:val="00A27F84"/>
  </w:style>
  <w:style w:type="paragraph" w:customStyle="1" w:styleId="1CC50403068C481086121C4457759678">
    <w:name w:val="1CC50403068C481086121C4457759678"/>
    <w:rsid w:val="00A27F84"/>
  </w:style>
  <w:style w:type="paragraph" w:customStyle="1" w:styleId="11D82724370D417EA72230A1E8DD303D">
    <w:name w:val="11D82724370D417EA72230A1E8DD303D"/>
    <w:rsid w:val="00A27F84"/>
  </w:style>
  <w:style w:type="paragraph" w:customStyle="1" w:styleId="09BF37AF42254A98B054D665EB348B6D">
    <w:name w:val="09BF37AF42254A98B054D665EB348B6D"/>
    <w:rsid w:val="00A27F84"/>
  </w:style>
  <w:style w:type="paragraph" w:customStyle="1" w:styleId="2BAD652E6DB9401C844D58DFBD7F41DF">
    <w:name w:val="2BAD652E6DB9401C844D58DFBD7F41DF"/>
    <w:rsid w:val="00A27F84"/>
  </w:style>
  <w:style w:type="paragraph" w:customStyle="1" w:styleId="F301223BB45441E3B688D3AA2B9B9D85">
    <w:name w:val="F301223BB45441E3B688D3AA2B9B9D85"/>
    <w:rsid w:val="00A27F84"/>
  </w:style>
  <w:style w:type="paragraph" w:customStyle="1" w:styleId="31DB43124FF044358C174F918CE54A85">
    <w:name w:val="31DB43124FF044358C174F918CE54A85"/>
    <w:rsid w:val="00A27F84"/>
  </w:style>
  <w:style w:type="paragraph" w:customStyle="1" w:styleId="66429919A34E4BC9AA08AA8480C0E096">
    <w:name w:val="66429919A34E4BC9AA08AA8480C0E096"/>
    <w:rsid w:val="00A27F84"/>
  </w:style>
  <w:style w:type="paragraph" w:customStyle="1" w:styleId="D33015CCA5D34B81BC9ACB7B8D196E10">
    <w:name w:val="D33015CCA5D34B81BC9ACB7B8D196E10"/>
    <w:rsid w:val="00A27F84"/>
  </w:style>
  <w:style w:type="paragraph" w:customStyle="1" w:styleId="F1E5D606481F4E9FAF1C249DF31166F4">
    <w:name w:val="F1E5D606481F4E9FAF1C249DF31166F4"/>
    <w:rsid w:val="00A27F84"/>
  </w:style>
  <w:style w:type="paragraph" w:customStyle="1" w:styleId="CED738F07E8A482F9A1D556C90A317EF">
    <w:name w:val="CED738F07E8A482F9A1D556C90A317EF"/>
    <w:rsid w:val="00A27F84"/>
  </w:style>
  <w:style w:type="paragraph" w:customStyle="1" w:styleId="B66325A0FFAD4196960E02698FC07459">
    <w:name w:val="B66325A0FFAD4196960E02698FC07459"/>
    <w:rsid w:val="00A27F84"/>
  </w:style>
  <w:style w:type="paragraph" w:customStyle="1" w:styleId="03E1D46E735C4519A678223FFADAF61A">
    <w:name w:val="03E1D46E735C4519A678223FFADAF61A"/>
    <w:rsid w:val="00A27F84"/>
  </w:style>
  <w:style w:type="paragraph" w:customStyle="1" w:styleId="D44E968230AA44FFBA1CD8BABE05A2D2">
    <w:name w:val="D44E968230AA44FFBA1CD8BABE05A2D2"/>
    <w:rsid w:val="00A27F84"/>
  </w:style>
  <w:style w:type="paragraph" w:customStyle="1" w:styleId="129E858BEE6B4171A2A13B01462A3EE9">
    <w:name w:val="129E858BEE6B4171A2A13B01462A3EE9"/>
    <w:rsid w:val="00A27F84"/>
  </w:style>
  <w:style w:type="paragraph" w:customStyle="1" w:styleId="F421CCA524E04E84B2337AAF22A9B53C">
    <w:name w:val="F421CCA524E04E84B2337AAF22A9B53C"/>
    <w:rsid w:val="00A27F84"/>
  </w:style>
  <w:style w:type="paragraph" w:customStyle="1" w:styleId="2E8D5078E21B42A4A74BCE51A079300A">
    <w:name w:val="2E8D5078E21B42A4A74BCE51A079300A"/>
    <w:rsid w:val="00A27F84"/>
  </w:style>
  <w:style w:type="paragraph" w:customStyle="1" w:styleId="7D6D8004723C4E05B27739B454D4D025">
    <w:name w:val="7D6D8004723C4E05B27739B454D4D025"/>
    <w:rsid w:val="00A27F84"/>
  </w:style>
  <w:style w:type="paragraph" w:customStyle="1" w:styleId="176D9557FC94456E95056CB0FBEF2819">
    <w:name w:val="176D9557FC94456E95056CB0FBEF2819"/>
    <w:rsid w:val="00A27F84"/>
  </w:style>
  <w:style w:type="paragraph" w:customStyle="1" w:styleId="284740742DA14776B2AB6315B540DF29">
    <w:name w:val="284740742DA14776B2AB6315B540DF29"/>
    <w:rsid w:val="00A27F84"/>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5241CD095B6458A921CEDBECA646CE4">
    <w:name w:val="75241CD095B6458A921CEDBECA646CE4"/>
    <w:rsid w:val="00A27F84"/>
  </w:style>
  <w:style w:type="paragraph" w:customStyle="1" w:styleId="D5C4046008B54D2AB69E8E5C359CD9BE">
    <w:name w:val="D5C4046008B54D2AB69E8E5C359CD9BE"/>
    <w:rsid w:val="00A27F84"/>
  </w:style>
  <w:style w:type="paragraph" w:customStyle="1" w:styleId="10457DD2025D46A3A9BEE5974F9D0237">
    <w:name w:val="10457DD2025D46A3A9BEE5974F9D0237"/>
    <w:rsid w:val="00A27F84"/>
  </w:style>
  <w:style w:type="paragraph" w:customStyle="1" w:styleId="E64A9F4E22CD472CA92918F19E20F64F">
    <w:name w:val="E64A9F4E22CD472CA92918F19E20F64F"/>
    <w:rsid w:val="00A27F84"/>
  </w:style>
  <w:style w:type="paragraph" w:customStyle="1" w:styleId="1CC50403068C481086121C4457759678">
    <w:name w:val="1CC50403068C481086121C4457759678"/>
    <w:rsid w:val="00A27F84"/>
  </w:style>
  <w:style w:type="paragraph" w:customStyle="1" w:styleId="11D82724370D417EA72230A1E8DD303D">
    <w:name w:val="11D82724370D417EA72230A1E8DD303D"/>
    <w:rsid w:val="00A27F84"/>
  </w:style>
  <w:style w:type="paragraph" w:customStyle="1" w:styleId="09BF37AF42254A98B054D665EB348B6D">
    <w:name w:val="09BF37AF42254A98B054D665EB348B6D"/>
    <w:rsid w:val="00A27F84"/>
  </w:style>
  <w:style w:type="paragraph" w:customStyle="1" w:styleId="2BAD652E6DB9401C844D58DFBD7F41DF">
    <w:name w:val="2BAD652E6DB9401C844D58DFBD7F41DF"/>
    <w:rsid w:val="00A27F84"/>
  </w:style>
  <w:style w:type="paragraph" w:customStyle="1" w:styleId="F301223BB45441E3B688D3AA2B9B9D85">
    <w:name w:val="F301223BB45441E3B688D3AA2B9B9D85"/>
    <w:rsid w:val="00A27F84"/>
  </w:style>
  <w:style w:type="paragraph" w:customStyle="1" w:styleId="31DB43124FF044358C174F918CE54A85">
    <w:name w:val="31DB43124FF044358C174F918CE54A85"/>
    <w:rsid w:val="00A27F84"/>
  </w:style>
  <w:style w:type="paragraph" w:customStyle="1" w:styleId="66429919A34E4BC9AA08AA8480C0E096">
    <w:name w:val="66429919A34E4BC9AA08AA8480C0E096"/>
    <w:rsid w:val="00A27F84"/>
  </w:style>
  <w:style w:type="paragraph" w:customStyle="1" w:styleId="D33015CCA5D34B81BC9ACB7B8D196E10">
    <w:name w:val="D33015CCA5D34B81BC9ACB7B8D196E10"/>
    <w:rsid w:val="00A27F84"/>
  </w:style>
  <w:style w:type="paragraph" w:customStyle="1" w:styleId="F1E5D606481F4E9FAF1C249DF31166F4">
    <w:name w:val="F1E5D606481F4E9FAF1C249DF31166F4"/>
    <w:rsid w:val="00A27F84"/>
  </w:style>
  <w:style w:type="paragraph" w:customStyle="1" w:styleId="CED738F07E8A482F9A1D556C90A317EF">
    <w:name w:val="CED738F07E8A482F9A1D556C90A317EF"/>
    <w:rsid w:val="00A27F84"/>
  </w:style>
  <w:style w:type="paragraph" w:customStyle="1" w:styleId="B66325A0FFAD4196960E02698FC07459">
    <w:name w:val="B66325A0FFAD4196960E02698FC07459"/>
    <w:rsid w:val="00A27F84"/>
  </w:style>
  <w:style w:type="paragraph" w:customStyle="1" w:styleId="03E1D46E735C4519A678223FFADAF61A">
    <w:name w:val="03E1D46E735C4519A678223FFADAF61A"/>
    <w:rsid w:val="00A27F84"/>
  </w:style>
  <w:style w:type="paragraph" w:customStyle="1" w:styleId="D44E968230AA44FFBA1CD8BABE05A2D2">
    <w:name w:val="D44E968230AA44FFBA1CD8BABE05A2D2"/>
    <w:rsid w:val="00A27F84"/>
  </w:style>
  <w:style w:type="paragraph" w:customStyle="1" w:styleId="129E858BEE6B4171A2A13B01462A3EE9">
    <w:name w:val="129E858BEE6B4171A2A13B01462A3EE9"/>
    <w:rsid w:val="00A27F84"/>
  </w:style>
  <w:style w:type="paragraph" w:customStyle="1" w:styleId="F421CCA524E04E84B2337AAF22A9B53C">
    <w:name w:val="F421CCA524E04E84B2337AAF22A9B53C"/>
    <w:rsid w:val="00A27F84"/>
  </w:style>
  <w:style w:type="paragraph" w:customStyle="1" w:styleId="2E8D5078E21B42A4A74BCE51A079300A">
    <w:name w:val="2E8D5078E21B42A4A74BCE51A079300A"/>
    <w:rsid w:val="00A27F84"/>
  </w:style>
  <w:style w:type="paragraph" w:customStyle="1" w:styleId="7D6D8004723C4E05B27739B454D4D025">
    <w:name w:val="7D6D8004723C4E05B27739B454D4D025"/>
    <w:rsid w:val="00A27F84"/>
  </w:style>
  <w:style w:type="paragraph" w:customStyle="1" w:styleId="176D9557FC94456E95056CB0FBEF2819">
    <w:name w:val="176D9557FC94456E95056CB0FBEF2819"/>
    <w:rsid w:val="00A27F84"/>
  </w:style>
  <w:style w:type="paragraph" w:customStyle="1" w:styleId="284740742DA14776B2AB6315B540DF29">
    <w:name w:val="284740742DA14776B2AB6315B540DF29"/>
    <w:rsid w:val="00A27F8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533B25-FDAD-404E-A677-4C0DEFBB92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7</TotalTime>
  <Pages>40</Pages>
  <Words>6980</Words>
  <Characters>39790</Characters>
  <Application>Microsoft Office Word</Application>
  <DocSecurity>0</DocSecurity>
  <Lines>331</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6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31</cp:revision>
  <dcterms:created xsi:type="dcterms:W3CDTF">2018-08-26T11:28:00Z</dcterms:created>
  <dcterms:modified xsi:type="dcterms:W3CDTF">2018-09-13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